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F7C1E41" w14:textId="597A8275" w:rsidR="00602D87" w:rsidRDefault="00602D87" w:rsidP="00487305">
      <w:pPr>
        <w:spacing w:line="360" w:lineRule="auto"/>
        <w:jc w:val="both"/>
        <w:rPr>
          <w:rFonts w:ascii="Times New Roman" w:hAnsi="Times New Roman"/>
          <w:b/>
          <w:szCs w:val="24"/>
        </w:rPr>
      </w:pPr>
      <w:bookmarkStart w:id="0" w:name="_Hlk118725250"/>
      <w:r>
        <w:rPr>
          <w:rFonts w:ascii="Times New Roman" w:hAnsi="Times New Roman"/>
          <w:b/>
          <w:szCs w:val="24"/>
        </w:rPr>
        <w:t xml:space="preserve">Supplementary File </w:t>
      </w:r>
      <w:r w:rsidR="00487305" w:rsidRPr="001F7216">
        <w:rPr>
          <w:rFonts w:ascii="Times New Roman" w:hAnsi="Times New Roman"/>
          <w:b/>
          <w:szCs w:val="24"/>
        </w:rPr>
        <w:t>2. Cells, bacterial strains, and plasmids used in this study.</w:t>
      </w:r>
      <w:bookmarkEnd w:id="0"/>
    </w:p>
    <w:p w14:paraId="236D1795" w14:textId="77777777" w:rsidR="00602D87" w:rsidRPr="00602D87" w:rsidRDefault="00602D87" w:rsidP="00487305">
      <w:pPr>
        <w:spacing w:line="360" w:lineRule="auto"/>
        <w:jc w:val="both"/>
        <w:rPr>
          <w:rFonts w:ascii="Times New Roman" w:hAnsi="Times New Roman"/>
          <w:sz w:val="20"/>
        </w:rPr>
      </w:pPr>
    </w:p>
    <w:tbl>
      <w:tblPr>
        <w:tblW w:w="9889" w:type="dxa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2093"/>
        <w:gridCol w:w="4995"/>
        <w:gridCol w:w="2801"/>
      </w:tblGrid>
      <w:tr w:rsidR="00487305" w:rsidRPr="001F7216" w14:paraId="2755DBE3" w14:textId="77777777" w:rsidTr="003E6A05">
        <w:tc>
          <w:tcPr>
            <w:tcW w:w="2093" w:type="dxa"/>
            <w:tcBorders>
              <w:top w:val="single" w:sz="12" w:space="0" w:color="auto"/>
              <w:bottom w:val="single" w:sz="12" w:space="0" w:color="auto"/>
            </w:tcBorders>
          </w:tcPr>
          <w:p w14:paraId="3D9602F8" w14:textId="77777777" w:rsidR="00487305" w:rsidRPr="001F7216" w:rsidRDefault="00487305" w:rsidP="00487305">
            <w:pPr>
              <w:spacing w:before="120" w:line="360" w:lineRule="auto"/>
              <w:jc w:val="both"/>
              <w:rPr>
                <w:rFonts w:ascii="Times New Roman" w:hAnsi="Times New Roman"/>
                <w:b/>
              </w:rPr>
            </w:pPr>
            <w:r w:rsidRPr="001F7216">
              <w:rPr>
                <w:rFonts w:ascii="Times New Roman" w:hAnsi="Times New Roman"/>
                <w:b/>
              </w:rPr>
              <w:t>Strain or plasmid</w:t>
            </w:r>
          </w:p>
        </w:tc>
        <w:tc>
          <w:tcPr>
            <w:tcW w:w="4995" w:type="dxa"/>
            <w:tcBorders>
              <w:top w:val="single" w:sz="12" w:space="0" w:color="auto"/>
              <w:bottom w:val="single" w:sz="12" w:space="0" w:color="auto"/>
            </w:tcBorders>
          </w:tcPr>
          <w:p w14:paraId="3EFCBA43" w14:textId="77777777" w:rsidR="00487305" w:rsidRPr="001F7216" w:rsidRDefault="00487305" w:rsidP="00487305">
            <w:pPr>
              <w:spacing w:before="120" w:line="360" w:lineRule="auto"/>
              <w:jc w:val="both"/>
              <w:rPr>
                <w:rFonts w:ascii="Times New Roman" w:hAnsi="Times New Roman"/>
                <w:b/>
              </w:rPr>
            </w:pPr>
            <w:r w:rsidRPr="001F7216">
              <w:rPr>
                <w:rFonts w:ascii="Times New Roman" w:hAnsi="Times New Roman"/>
                <w:b/>
              </w:rPr>
              <w:t>Relevant properties</w:t>
            </w:r>
            <w:r w:rsidRPr="001F7216">
              <w:rPr>
                <w:rFonts w:ascii="Times New Roman" w:hAnsi="Times New Roman"/>
              </w:rPr>
              <w:t xml:space="preserve"> </w:t>
            </w:r>
            <w:r w:rsidRPr="001F7216">
              <w:rPr>
                <w:rFonts w:ascii="Times New Roman" w:hAnsi="Times New Roman"/>
                <w:vertAlign w:val="superscript"/>
              </w:rPr>
              <w:t>a</w:t>
            </w:r>
          </w:p>
        </w:tc>
        <w:tc>
          <w:tcPr>
            <w:tcW w:w="2801" w:type="dxa"/>
            <w:tcBorders>
              <w:top w:val="single" w:sz="12" w:space="0" w:color="auto"/>
              <w:bottom w:val="single" w:sz="12" w:space="0" w:color="auto"/>
            </w:tcBorders>
          </w:tcPr>
          <w:p w14:paraId="008271D6" w14:textId="77777777" w:rsidR="00487305" w:rsidRPr="001F7216" w:rsidRDefault="00487305" w:rsidP="00487305">
            <w:pPr>
              <w:spacing w:before="120" w:line="360" w:lineRule="auto"/>
              <w:jc w:val="both"/>
              <w:rPr>
                <w:rFonts w:ascii="Times New Roman" w:hAnsi="Times New Roman"/>
                <w:b/>
              </w:rPr>
            </w:pPr>
            <w:r w:rsidRPr="001F7216">
              <w:rPr>
                <w:rFonts w:ascii="Times New Roman" w:hAnsi="Times New Roman"/>
                <w:b/>
              </w:rPr>
              <w:t>Reference</w:t>
            </w:r>
          </w:p>
        </w:tc>
      </w:tr>
      <w:tr w:rsidR="00487305" w:rsidRPr="001F7216" w14:paraId="5E3E7B3B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23E14F56" w14:textId="77777777" w:rsidR="00487305" w:rsidRPr="001F7216" w:rsidRDefault="00487305" w:rsidP="00A979DB">
            <w:pPr>
              <w:spacing w:before="120" w:line="300" w:lineRule="auto"/>
              <w:jc w:val="both"/>
              <w:rPr>
                <w:rFonts w:ascii="Times New Roman" w:hAnsi="Times New Roman"/>
                <w:b/>
                <w:i/>
              </w:rPr>
            </w:pPr>
            <w:r w:rsidRPr="001F7216">
              <w:rPr>
                <w:rFonts w:ascii="Times New Roman" w:hAnsi="Times New Roman"/>
                <w:b/>
                <w:i/>
              </w:rPr>
              <w:t>D. discoideum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15AD5A3E" w14:textId="77777777" w:rsidR="00487305" w:rsidRPr="001F7216" w:rsidRDefault="00487305" w:rsidP="00A979DB">
            <w:pPr>
              <w:spacing w:before="120" w:line="300" w:lineRule="auto"/>
              <w:jc w:val="both"/>
              <w:rPr>
                <w:rFonts w:ascii="Times New Roman" w:hAnsi="Times New Roman"/>
                <w:szCs w:val="24"/>
              </w:rPr>
            </w:pP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366BBD00" w14:textId="77777777" w:rsidR="00487305" w:rsidRPr="001F7216" w:rsidRDefault="00487305" w:rsidP="00A979DB">
            <w:pPr>
              <w:spacing w:before="120" w:line="300" w:lineRule="auto"/>
              <w:jc w:val="both"/>
              <w:rPr>
                <w:rFonts w:ascii="Times New Roman" w:hAnsi="Times New Roman"/>
              </w:rPr>
            </w:pPr>
          </w:p>
        </w:tc>
      </w:tr>
      <w:tr w:rsidR="00487305" w:rsidRPr="001F7216" w14:paraId="43F6152C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1E0A80DE" w14:textId="77777777" w:rsidR="00487305" w:rsidRPr="001F7216" w:rsidRDefault="00487305" w:rsidP="00A979DB">
            <w:pPr>
              <w:spacing w:line="300" w:lineRule="auto"/>
              <w:ind w:left="142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hAnsi="Times New Roman"/>
                <w:szCs w:val="24"/>
              </w:rPr>
              <w:t>Ax3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13FE96D9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eastAsiaTheme="minorHAnsi" w:hAnsi="Times New Roman"/>
                <w:szCs w:val="24"/>
              </w:rPr>
              <w:t>Parental strain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28EDC046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hAnsi="Times New Roman"/>
                <w:szCs w:val="24"/>
              </w:rPr>
              <w:fldChar w:fldCharType="begin">
                <w:fldData xml:space="preserve">PEVuZE5vdGU+PENpdGU+PEF1dGhvcj5Mb292ZXJzPC9BdXRob3I+PFllYXI+MjAwNzwvWWVhcj48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==
</w:fldData>
              </w:fldChar>
            </w:r>
            <w:r w:rsidRPr="001F7216">
              <w:rPr>
                <w:rFonts w:ascii="Times New Roman" w:hAnsi="Times New Roman"/>
                <w:szCs w:val="24"/>
              </w:rPr>
              <w:instrText xml:space="preserve"> ADDIN EN.CITE </w:instrText>
            </w:r>
            <w:r w:rsidRPr="001F7216">
              <w:rPr>
                <w:rFonts w:ascii="Times New Roman" w:hAnsi="Times New Roman"/>
                <w:szCs w:val="24"/>
              </w:rPr>
              <w:fldChar w:fldCharType="begin">
                <w:fldData xml:space="preserve">PEVuZE5vdGU+PENpdGU+PEF1dGhvcj5Mb292ZXJzPC9BdXRob3I+PFllYXI+MjAwNzwvWWVhcj48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==
</w:fldData>
              </w:fldChar>
            </w:r>
            <w:r w:rsidRPr="001F7216">
              <w:rPr>
                <w:rFonts w:ascii="Times New Roman" w:hAnsi="Times New Roman"/>
                <w:szCs w:val="24"/>
              </w:rPr>
              <w:instrText xml:space="preserve"> ADDIN EN.CITE.DATA </w:instrText>
            </w:r>
            <w:r w:rsidRPr="001F7216">
              <w:rPr>
                <w:rFonts w:ascii="Times New Roman" w:hAnsi="Times New Roman"/>
                <w:szCs w:val="24"/>
              </w:rPr>
            </w:r>
            <w:r w:rsidRPr="001F7216">
              <w:rPr>
                <w:rFonts w:ascii="Times New Roman" w:hAnsi="Times New Roman"/>
                <w:szCs w:val="24"/>
              </w:rPr>
              <w:fldChar w:fldCharType="end"/>
            </w:r>
            <w:r w:rsidRPr="001F7216">
              <w:rPr>
                <w:rFonts w:ascii="Times New Roman" w:hAnsi="Times New Roman"/>
                <w:szCs w:val="24"/>
              </w:rPr>
            </w:r>
            <w:r w:rsidRPr="001F7216">
              <w:rPr>
                <w:rFonts w:ascii="Times New Roman" w:hAnsi="Times New Roman"/>
                <w:szCs w:val="24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  <w:szCs w:val="24"/>
              </w:rPr>
              <w:t>(Loovers et al., 2007)</w:t>
            </w:r>
            <w:r w:rsidRPr="001F7216">
              <w:rPr>
                <w:rFonts w:ascii="Times New Roman" w:hAnsi="Times New Roman"/>
                <w:szCs w:val="24"/>
              </w:rPr>
              <w:fldChar w:fldCharType="end"/>
            </w:r>
          </w:p>
        </w:tc>
      </w:tr>
      <w:tr w:rsidR="00487305" w:rsidRPr="001F7216" w14:paraId="692282B2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5297075C" w14:textId="77777777" w:rsidR="00487305" w:rsidRPr="001F7216" w:rsidRDefault="00487305" w:rsidP="00A979DB">
            <w:pPr>
              <w:spacing w:line="300" w:lineRule="auto"/>
              <w:ind w:left="142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hAnsi="Times New Roman"/>
                <w:szCs w:val="24"/>
              </w:rPr>
              <w:t>Δ</w:t>
            </w:r>
            <w:r w:rsidRPr="001F7216">
              <w:rPr>
                <w:rFonts w:ascii="Times New Roman" w:hAnsi="Times New Roman"/>
                <w:i/>
                <w:szCs w:val="24"/>
              </w:rPr>
              <w:t>sey1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07022E1D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eastAsiaTheme="minorHAnsi" w:hAnsi="Times New Roman"/>
                <w:szCs w:val="24"/>
                <w:lang w:val="de-CH"/>
              </w:rPr>
              <w:t>Ax3, insertion in gene DDB_G0279823, Bls</w:t>
            </w:r>
            <w:r w:rsidRPr="001F7216">
              <w:rPr>
                <w:rFonts w:ascii="Times New Roman" w:eastAsiaTheme="minorHAnsi" w:hAnsi="Times New Roman"/>
                <w:szCs w:val="24"/>
                <w:vertAlign w:val="superscript"/>
                <w:lang w:val="de-CH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79AFD244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hAnsi="Times New Roman"/>
                <w:szCs w:val="24"/>
              </w:rPr>
              <w:fldChar w:fldCharType="begin">
                <w:fldData xml:space="preserve">PEVuZE5vdGU+PENpdGU+PEF1dGhvcj5Iw7xzbGVyPC9BdXRob3I+PFllYXI+MjAyMTwvWWVhcj48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</w:fldData>
              </w:fldChar>
            </w:r>
            <w:r w:rsidRPr="001F7216">
              <w:rPr>
                <w:rFonts w:ascii="Times New Roman" w:hAnsi="Times New Roman"/>
                <w:szCs w:val="24"/>
              </w:rPr>
              <w:instrText xml:space="preserve"> ADDIN EN.CITE </w:instrText>
            </w:r>
            <w:r w:rsidRPr="001F7216">
              <w:rPr>
                <w:rFonts w:ascii="Times New Roman" w:hAnsi="Times New Roman"/>
                <w:szCs w:val="24"/>
              </w:rPr>
              <w:fldChar w:fldCharType="begin">
                <w:fldData xml:space="preserve">PEVuZE5vdGU+PENpdGU+PEF1dGhvcj5Iw7xzbGVyPC9BdXRob3I+PFllYXI+MjAyMTwvWWVhcj48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</w:fldData>
              </w:fldChar>
            </w:r>
            <w:r w:rsidRPr="001F7216">
              <w:rPr>
                <w:rFonts w:ascii="Times New Roman" w:hAnsi="Times New Roman"/>
                <w:szCs w:val="24"/>
              </w:rPr>
              <w:instrText xml:space="preserve"> ADDIN EN.CITE.DATA </w:instrText>
            </w:r>
            <w:r w:rsidRPr="001F7216">
              <w:rPr>
                <w:rFonts w:ascii="Times New Roman" w:hAnsi="Times New Roman"/>
                <w:szCs w:val="24"/>
              </w:rPr>
            </w:r>
            <w:r w:rsidRPr="001F7216">
              <w:rPr>
                <w:rFonts w:ascii="Times New Roman" w:hAnsi="Times New Roman"/>
                <w:szCs w:val="24"/>
              </w:rPr>
              <w:fldChar w:fldCharType="end"/>
            </w:r>
            <w:r w:rsidRPr="001F7216">
              <w:rPr>
                <w:rFonts w:ascii="Times New Roman" w:hAnsi="Times New Roman"/>
                <w:szCs w:val="24"/>
              </w:rPr>
            </w:r>
            <w:r w:rsidRPr="001F7216">
              <w:rPr>
                <w:rFonts w:ascii="Times New Roman" w:hAnsi="Times New Roman"/>
                <w:szCs w:val="24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  <w:szCs w:val="24"/>
              </w:rPr>
              <w:t>(Hüsler et al., 2021)</w:t>
            </w:r>
            <w:r w:rsidRPr="001F7216">
              <w:rPr>
                <w:rFonts w:ascii="Times New Roman" w:hAnsi="Times New Roman"/>
                <w:szCs w:val="24"/>
              </w:rPr>
              <w:fldChar w:fldCharType="end"/>
            </w:r>
          </w:p>
        </w:tc>
      </w:tr>
      <w:tr w:rsidR="00487305" w:rsidRPr="001F7216" w14:paraId="1A978C6D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6BFCDA93" w14:textId="77777777" w:rsidR="00487305" w:rsidRPr="001F7216" w:rsidRDefault="00487305" w:rsidP="00A979DB">
            <w:pPr>
              <w:tabs>
                <w:tab w:val="left" w:pos="608"/>
              </w:tabs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hAnsi="Times New Roman"/>
                <w:b/>
                <w:i/>
                <w:lang w:val="de-CH"/>
              </w:rPr>
              <w:t>E. coli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5E5A3987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  <w:lang w:val="de-CH"/>
              </w:rPr>
            </w:pP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465DE142" w14:textId="77777777" w:rsidR="00487305" w:rsidRPr="001F7216" w:rsidRDefault="00487305" w:rsidP="00A979DB">
            <w:pPr>
              <w:spacing w:line="300" w:lineRule="auto"/>
              <w:rPr>
                <w:rFonts w:ascii="Times New Roman" w:hAnsi="Times New Roman"/>
                <w:szCs w:val="24"/>
              </w:rPr>
            </w:pPr>
          </w:p>
        </w:tc>
      </w:tr>
      <w:tr w:rsidR="00487305" w:rsidRPr="001F7216" w14:paraId="38AF5E1E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42F2F735" w14:textId="77777777" w:rsidR="00487305" w:rsidRPr="001F7216" w:rsidRDefault="00487305" w:rsidP="00A979DB">
            <w:pPr>
              <w:spacing w:line="300" w:lineRule="auto"/>
              <w:ind w:left="142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hAnsi="Times New Roman"/>
              </w:rPr>
              <w:t>TOP10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7E027C46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40668955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hAnsi="Times New Roman"/>
              </w:rPr>
              <w:t>Invitrogen</w:t>
            </w:r>
          </w:p>
        </w:tc>
      </w:tr>
      <w:tr w:rsidR="00487305" w:rsidRPr="001F7216" w14:paraId="5C8023B9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3ABA6F61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hAnsi="Times New Roman"/>
                <w:b/>
                <w:i/>
              </w:rPr>
              <w:t>L. pneumophila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1D4FA4D9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1373CCAF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</w:p>
        </w:tc>
      </w:tr>
      <w:tr w:rsidR="00487305" w:rsidRPr="001F7216" w14:paraId="3BE7FDA1" w14:textId="77777777" w:rsidTr="003E6A05">
        <w:trPr>
          <w:trHeight w:val="585"/>
        </w:trPr>
        <w:tc>
          <w:tcPr>
            <w:tcW w:w="2093" w:type="dxa"/>
            <w:tcBorders>
              <w:top w:val="nil"/>
              <w:bottom w:val="nil"/>
            </w:tcBorders>
          </w:tcPr>
          <w:p w14:paraId="2894ECBC" w14:textId="77777777" w:rsidR="00487305" w:rsidRPr="001F7216" w:rsidRDefault="00487305" w:rsidP="00A979DB">
            <w:pPr>
              <w:spacing w:line="300" w:lineRule="auto"/>
              <w:ind w:left="142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ER01 (Δ</w:t>
            </w:r>
            <w:r w:rsidRPr="001F7216">
              <w:rPr>
                <w:rFonts w:ascii="Times New Roman" w:hAnsi="Times New Roman"/>
                <w:i/>
                <w:szCs w:val="24"/>
                <w:lang w:val="de-CH"/>
              </w:rPr>
              <w:t>legG1</w: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t>)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744AB180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eastAsiaTheme="minorHAnsi" w:hAnsi="Times New Roman"/>
                <w:iCs/>
                <w:szCs w:val="24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 xml:space="preserve">JR32 </w:t>
            </w:r>
            <w:r w:rsidRPr="001F7216">
              <w:rPr>
                <w:rFonts w:ascii="Times New Roman" w:hAnsi="Times New Roman"/>
                <w:i/>
                <w:szCs w:val="24"/>
                <w:lang w:val="de-CH"/>
              </w:rPr>
              <w:t>legG1</w: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t>::Kan</w:t>
            </w:r>
            <w:r w:rsidRPr="001F7216">
              <w:rPr>
                <w:rFonts w:ascii="Times New Roman" w:hAnsi="Times New Roman"/>
                <w:szCs w:val="24"/>
                <w:vertAlign w:val="superscript"/>
                <w:lang w:val="de-CH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70886718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hAnsi="Times New Roman"/>
                <w:szCs w:val="24"/>
              </w:rPr>
              <w:fldChar w:fldCharType="begin"/>
            </w:r>
            <w:r w:rsidRPr="001F7216">
              <w:rPr>
                <w:rFonts w:ascii="Times New Roman" w:hAnsi="Times New Roman"/>
                <w:szCs w:val="24"/>
              </w:rPr>
              <w:instrText xml:space="preserve"> ADDIN EN.CITE &lt;EndNote&gt;&lt;Cite&gt;&lt;Author&gt;Rothmeier&lt;/Author&gt;&lt;Year&gt;2013&lt;/Year&gt;&lt;RecNum&gt;5661&lt;/RecNum&gt;&lt;DisplayText&gt;(Rothmeier et al., 2013)&lt;/DisplayText&gt;&lt;record&gt;&lt;rec-number&gt;5661&lt;/rec-number&gt;&lt;foreign-keys&gt;&lt;key app="EN" db-id="vfpf0pd0twdt25e5z5hvvwwmfr2e0r5dz29x" timestamp="1385217229"&gt;5661&lt;/key&gt;&lt;/foreign-keys&gt;&lt;ref-type name="Journal Article"&gt;17&lt;/ref-type&gt;&lt;contributors&gt;&lt;authors&gt;&lt;author&gt;Rothmeier, E.&lt;/author&gt;&lt;author&gt;Pfaffinger, G.&lt;/author&gt;&lt;author&gt;Hoffmann, C.&lt;/author&gt;&lt;author&gt;Harrison, C. F.&lt;/author&gt;&lt;author&gt;Grabmayr, H.&lt;/author&gt;&lt;author&gt;Repnik, U.&lt;/author&gt;&lt;author&gt;Hannemann, M.&lt;/author&gt;&lt;author&gt;Wölke, S.&lt;/author&gt;&lt;author&gt;Bausch, A.&lt;/author&gt;&lt;author&gt;Griffiths, G.&lt;/author&gt;&lt;author&gt;Müller-Taubenberger, A.&lt;/author&gt;&lt;author&gt;Itzen, A.&lt;/author&gt;&lt;author&gt;Hilbi, H.&lt;/author&gt;&lt;/authors&gt;&lt;/contributors&gt;&lt;auth-address&gt;Max von Pettenkofer-Institute, Department of Medicine, Ludwig-Maximilians Universitat Munchen, Munchen, Germany.&lt;/auth-address&gt;&lt;titles&gt;&lt;title&gt;Activation of Ran GTPase by a Legionella effector promotes microtubule polymerization, pathogen vacuole motility and infection&lt;/title&gt;&lt;secondary-title&gt;PLoS Pathog&lt;/secondary-title&gt;&lt;/titles&gt;&lt;periodical&gt;&lt;full-title&gt;PLoS Pathog&lt;/full-title&gt;&lt;/periodical&gt;&lt;pages&gt;e1003598&lt;/pages&gt;&lt;volume&gt;9&lt;/volume&gt;&lt;number&gt;9&lt;/number&gt;&lt;edition&gt;2013/09/27&lt;/edition&gt;&lt;dates&gt;&lt;year&gt;2013&lt;/year&gt;&lt;pub-dates&gt;&lt;date&gt;Sep&lt;/date&gt;&lt;/pub-dates&gt;&lt;/dates&gt;&lt;isbn&gt;1553-7374 (Electronic)&amp;#xD;1553-7366 (Linking)&lt;/isbn&gt;&lt;accession-num&gt;24068924&lt;/accession-num&gt;&lt;urls&gt;&lt;related-urls&gt;&lt;url&gt;http://www.ncbi.nlm.nih.gov/pubmed/24068924&lt;/url&gt;&lt;/related-urls&gt;&lt;/urls&gt;&lt;custom2&gt;3777869&lt;/custom2&gt;&lt;electronic-resource-num&gt;10.1371/journal.ppat.1003598&amp;#xD;PPATHOGENS-D-13-00644 [pii]&lt;/electronic-resource-num&gt;&lt;language&gt;eng&lt;/language&gt;&lt;/record&gt;&lt;/Cite&gt;&lt;/EndNote&gt;</w:instrText>
            </w:r>
            <w:r w:rsidRPr="001F7216">
              <w:rPr>
                <w:rFonts w:ascii="Times New Roman" w:hAnsi="Times New Roman"/>
                <w:szCs w:val="24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  <w:szCs w:val="24"/>
              </w:rPr>
              <w:t>(Rothmeier et al., 2013)</w:t>
            </w:r>
            <w:r w:rsidRPr="001F7216">
              <w:rPr>
                <w:rFonts w:ascii="Times New Roman" w:hAnsi="Times New Roman"/>
                <w:szCs w:val="24"/>
              </w:rPr>
              <w:fldChar w:fldCharType="end"/>
            </w:r>
          </w:p>
        </w:tc>
      </w:tr>
      <w:tr w:rsidR="00487305" w:rsidRPr="001F7216" w14:paraId="4C591B94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4DF9D158" w14:textId="77777777" w:rsidR="00487305" w:rsidRPr="001F7216" w:rsidRDefault="00487305" w:rsidP="00A979DB">
            <w:pPr>
              <w:spacing w:line="300" w:lineRule="auto"/>
              <w:ind w:left="142"/>
              <w:jc w:val="both"/>
              <w:rPr>
                <w:rFonts w:ascii="Times New Roman" w:hAnsi="Times New Roman"/>
                <w:b/>
                <w:lang w:val="de-CH"/>
              </w:rPr>
            </w:pPr>
            <w:r w:rsidRPr="001F7216">
              <w:rPr>
                <w:rFonts w:ascii="Times New Roman" w:hAnsi="Times New Roman"/>
                <w:szCs w:val="24"/>
              </w:rPr>
              <w:t>GS3011 (Δ</w:t>
            </w:r>
            <w:r w:rsidRPr="001F7216">
              <w:rPr>
                <w:rFonts w:ascii="Times New Roman" w:hAnsi="Times New Roman"/>
                <w:i/>
                <w:szCs w:val="24"/>
              </w:rPr>
              <w:t>icmT</w:t>
            </w:r>
            <w:r w:rsidRPr="001F7216">
              <w:rPr>
                <w:rFonts w:ascii="Times New Roman" w:hAnsi="Times New Roman"/>
                <w:szCs w:val="24"/>
              </w:rPr>
              <w:t>)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03E0FE3B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</w:rPr>
              <w:t xml:space="preserve">JR32 </w:t>
            </w:r>
            <w:r w:rsidRPr="001F7216">
              <w:rPr>
                <w:rFonts w:ascii="Times New Roman" w:hAnsi="Times New Roman"/>
                <w:i/>
                <w:szCs w:val="24"/>
              </w:rPr>
              <w:t>icmT3011</w:t>
            </w:r>
            <w:r w:rsidRPr="001F7216">
              <w:rPr>
                <w:rFonts w:ascii="Times New Roman" w:hAnsi="Times New Roman"/>
                <w:szCs w:val="24"/>
              </w:rPr>
              <w:t>::</w:t>
            </w:r>
            <w:r w:rsidRPr="001F7216">
              <w:rPr>
                <w:rFonts w:ascii="Times New Roman" w:eastAsiaTheme="minorHAnsi" w:hAnsi="Times New Roman"/>
                <w:szCs w:val="24"/>
              </w:rPr>
              <w:t>Kan</w:t>
            </w:r>
            <w:r w:rsidRPr="001F7216">
              <w:rPr>
                <w:rFonts w:ascii="Times New Roman" w:eastAsiaTheme="minorHAnsi" w:hAnsi="Times New Roman"/>
                <w:szCs w:val="24"/>
                <w:vertAlign w:val="superscript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6985C811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</w:rPr>
              <w:fldChar w:fldCharType="begin"/>
            </w:r>
            <w:r w:rsidRPr="001F7216">
              <w:rPr>
                <w:rFonts w:ascii="Times New Roman" w:hAnsi="Times New Roman"/>
                <w:szCs w:val="24"/>
              </w:rPr>
              <w:instrText xml:space="preserve"> ADDIN EN.CITE &lt;EndNote&gt;&lt;Cite&gt;&lt;Author&gt;Segal&lt;/Author&gt;&lt;Year&gt;1998&lt;/Year&gt;&lt;RecNum&gt;1970&lt;/RecNum&gt;&lt;DisplayText&gt;(Segal and Shuman, 1998)&lt;/DisplayText&gt;&lt;record&gt;&lt;rec-number&gt;1970&lt;/rec-number&gt;&lt;foreign-keys&gt;&lt;key app="EN" db-id="vfpf0pd0twdt25e5z5hvvwwmfr2e0r5dz29x" timestamp="0"&gt;1970&lt;/key&gt;&lt;/foreign-keys&gt;&lt;ref-type name="Journal Article"&gt;17&lt;/ref-type&gt;&lt;contributors&gt;&lt;authors&gt;&lt;author&gt;Segal, G.&lt;/author&gt;&lt;author&gt;Shuman, H. A.&lt;/author&gt;&lt;/authors&gt;&lt;/contributors&gt;&lt;titles&gt;&lt;title&gt;&lt;style face="normal" font="default" size="100%"&gt;Intracellular multiplication and human macrophage killing by &lt;/style&gt;&lt;style face="italic" font="default" size="100%"&gt;Legionella pneumophila&lt;/style&gt;&lt;style face="normal" font="default" size="100%"&gt; are inhibited by conjugal components of IncQ plasmid RSF1010&lt;/style&gt;&lt;/title&gt;&lt;secondary-title&gt;Mol Microbiol&lt;/secondary-title&gt;&lt;/titles&gt;&lt;periodical&gt;&lt;full-title&gt;Mol Microbiol&lt;/full-title&gt;&lt;abbr-1&gt;Molecular microbiology&lt;/abbr-1&gt;&lt;/periodical&gt;&lt;pages&gt;197-208&lt;/pages&gt;&lt;volume&gt;30&lt;/volume&gt;&lt;number&gt;1&lt;/number&gt;&lt;keywords&gt;&lt;keyword&gt;*Conjugation, Genetic&lt;/keyword&gt;&lt;keyword&gt;Cytotoxicity Tests, Immunologic&lt;/keyword&gt;&lt;keyword&gt;Gene Transfer&lt;/keyword&gt;&lt;keyword&gt;Genes, Bacterial&lt;/keyword&gt;&lt;keyword&gt;Human&lt;/keyword&gt;&lt;keyword&gt;HL-60 Cells&lt;/keyword&gt;&lt;keyword&gt;Legionella pneumophila/growth &amp;amp; development/*genetics/*pathogenicity&lt;/keyword&gt;&lt;keyword&gt;Macrophages/*microbiology&lt;/keyword&gt;&lt;keyword&gt;Mutagenesis&lt;/keyword&gt;&lt;keyword&gt;Plasmids/*genetics&lt;/keyword&gt;&lt;keyword&gt;Support, Non-U.S. Gov&amp;apos;t&lt;/keyword&gt;&lt;keyword&gt;Support, U.S. Gov&amp;apos;t, P.H.S.&lt;/keyword&gt;&lt;keyword&gt;Transcription, Genetic&lt;/keyword&gt;&lt;keyword&gt;Translation, Genetic&lt;/keyword&gt;&lt;keyword&gt;Tumor Cells, Cultured&lt;/keyword&gt;&lt;/keywords&gt;&lt;dates&gt;&lt;year&gt;1998&lt;/year&gt;&lt;/dates&gt;&lt;label&gt;99000135&lt;/label&gt;&lt;urls&gt;&lt;/urls&gt;&lt;/record&gt;&lt;/Cite&gt;&lt;/EndNote&gt;</w:instrText>
            </w:r>
            <w:r w:rsidRPr="001F7216">
              <w:rPr>
                <w:rFonts w:ascii="Times New Roman" w:hAnsi="Times New Roman"/>
                <w:szCs w:val="24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  <w:szCs w:val="24"/>
              </w:rPr>
              <w:t>(Segal and Shuman, 1998)</w:t>
            </w:r>
            <w:r w:rsidRPr="001F7216">
              <w:rPr>
                <w:rFonts w:ascii="Times New Roman" w:hAnsi="Times New Roman"/>
                <w:szCs w:val="24"/>
              </w:rPr>
              <w:fldChar w:fldCharType="end"/>
            </w:r>
          </w:p>
        </w:tc>
      </w:tr>
      <w:tr w:rsidR="00487305" w:rsidRPr="001F7216" w14:paraId="1BE4A1C1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1183C9B8" w14:textId="77777777" w:rsidR="00487305" w:rsidRPr="001F7216" w:rsidRDefault="00487305" w:rsidP="00A979DB">
            <w:pPr>
              <w:spacing w:line="300" w:lineRule="auto"/>
              <w:ind w:left="142"/>
              <w:jc w:val="both"/>
              <w:rPr>
                <w:rFonts w:ascii="Times New Roman" w:hAnsi="Times New Roman"/>
                <w:b/>
                <w:szCs w:val="24"/>
                <w:lang w:val="de-CH"/>
              </w:rPr>
            </w:pPr>
            <w:r w:rsidRPr="001F7216">
              <w:rPr>
                <w:rFonts w:ascii="Times New Roman" w:hAnsi="Times New Roman"/>
              </w:rPr>
              <w:t>JR32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07DE603A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eastAsia="Calibri" w:hAnsi="Times New Roman"/>
                <w:szCs w:val="24"/>
              </w:rPr>
              <w:t xml:space="preserve">Derivative of wild-type </w:t>
            </w:r>
            <w:r w:rsidRPr="001F7216">
              <w:rPr>
                <w:rFonts w:ascii="Times New Roman" w:eastAsia="Calibri" w:hAnsi="Times New Roman"/>
                <w:i/>
                <w:szCs w:val="24"/>
              </w:rPr>
              <w:t>L. pneumophila</w:t>
            </w:r>
            <w:r w:rsidRPr="001F7216">
              <w:rPr>
                <w:rFonts w:ascii="Times New Roman" w:eastAsia="Calibri" w:hAnsi="Times New Roman"/>
                <w:szCs w:val="24"/>
              </w:rPr>
              <w:t xml:space="preserve"> strain Philadelphia-1 (serogroup 1)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791E5660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</w:rPr>
              <w:fldChar w:fldCharType="begin"/>
            </w:r>
            <w:r w:rsidRPr="001F7216">
              <w:rPr>
                <w:rFonts w:ascii="Times New Roman" w:hAnsi="Times New Roman"/>
              </w:rPr>
              <w:instrText xml:space="preserve"> ADDIN EN.CITE &lt;EndNote&gt;&lt;Cite&gt;&lt;Author&gt;Sadosky&lt;/Author&gt;&lt;Year&gt;1993&lt;/Year&gt;&lt;RecNum&gt;1982&lt;/RecNum&gt;&lt;DisplayText&gt;(Sadosky et al., 1993)&lt;/DisplayText&gt;&lt;record&gt;&lt;rec-number&gt;1982&lt;/rec-number&gt;&lt;foreign-keys&gt;&lt;key app="EN" db-id="vfpf0pd0twdt25e5z5hvvwwmfr2e0r5dz29x" timestamp="0"&gt;1982&lt;/key&gt;&lt;/foreign-keys&gt;&lt;ref-type name="Journal Article"&gt;17&lt;/ref-type&gt;&lt;contributors&gt;&lt;authors&gt;&lt;author&gt;Sadosky, A. B.&lt;/author&gt;&lt;author&gt;Wiater, L. A.&lt;/author&gt;&lt;author&gt;Shuman, H. A.&lt;/author&gt;&lt;/authors&gt;&lt;/contributors&gt;&lt;titles&gt;&lt;title&gt;&lt;style face="normal" font="default" size="100%"&gt;Identification of &lt;/style&gt;&lt;style face="italic" font="default" size="100%"&gt;Legionella pneumophila&lt;/style&gt;&lt;style face="normal" font="default" size="100%"&gt; genes required for growth within and killing of human macrophages&lt;/style&gt;&lt;/title&gt;&lt;secondary-title&gt;Infect Immun&lt;/secondary-title&gt;&lt;/titles&gt;&lt;periodical&gt;&lt;full-title&gt;Infect Immun&lt;/full-title&gt;&lt;/periodical&gt;&lt;pages&gt;5361-5373&lt;/pages&gt;&lt;volume&gt;61&lt;/volume&gt;&lt;number&gt;12&lt;/number&gt;&lt;keywords&gt;&lt;keyword&gt;Bacterial Adhesion/genetics&lt;/keyword&gt;&lt;keyword&gt;Cell Death/genetics&lt;/keyword&gt;&lt;keyword&gt;Cell Line&lt;/keyword&gt;&lt;keyword&gt;DNA Transposable Elements&lt;/keyword&gt;&lt;keyword&gt;DNA, Bacterial/genetics&lt;/keyword&gt;&lt;keyword&gt;*Genes, Bacterial&lt;/keyword&gt;&lt;keyword&gt;Genetic Complementation Test&lt;/keyword&gt;&lt;keyword&gt;Human&lt;/keyword&gt;&lt;keyword&gt;Lac Operon&lt;/keyword&gt;&lt;keyword&gt;Legionella pneumophila/growth &amp;amp; development/*genetics/pathogenicity&lt;/keyword&gt;&lt;keyword&gt;Legionnaires&amp;apos; Disease/etiology/microbiology&lt;/keyword&gt;&lt;keyword&gt;Macrophages/*microbiology&lt;/keyword&gt;&lt;keyword&gt;Mutagenesis&lt;/keyword&gt;&lt;keyword&gt;Phenotype&lt;/keyword&gt;&lt;keyword&gt;Support, Non-U.S. Gov&amp;apos;t&lt;/keyword&gt;&lt;keyword&gt;Support, U.S. Gov&amp;apos;t, P.H.S.&lt;/keyword&gt;&lt;/keywords&gt;&lt;dates&gt;&lt;year&gt;1993&lt;/year&gt;&lt;/dates&gt;&lt;label&gt;94041665&lt;/label&gt;&lt;urls&gt;&lt;/urls&gt;&lt;/record&gt;&lt;/Cite&gt;&lt;/EndNote&gt;</w:instrText>
            </w:r>
            <w:r w:rsidRPr="001F7216">
              <w:rPr>
                <w:rFonts w:ascii="Times New Roman" w:hAnsi="Times New Roman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</w:rPr>
              <w:t>(Sadosky et al., 1993)</w:t>
            </w:r>
            <w:r w:rsidRPr="001F7216">
              <w:rPr>
                <w:rFonts w:ascii="Times New Roman" w:hAnsi="Times New Roman"/>
              </w:rPr>
              <w:fldChar w:fldCharType="end"/>
            </w:r>
          </w:p>
        </w:tc>
      </w:tr>
      <w:tr w:rsidR="00487305" w:rsidRPr="001F7216" w14:paraId="5D783C80" w14:textId="77777777" w:rsidTr="003E6A05">
        <w:tc>
          <w:tcPr>
            <w:tcW w:w="2093" w:type="dxa"/>
            <w:tcBorders>
              <w:top w:val="nil"/>
              <w:bottom w:val="nil"/>
            </w:tcBorders>
            <w:vAlign w:val="center"/>
          </w:tcPr>
          <w:p w14:paraId="46614EA0" w14:textId="77777777" w:rsidR="00487305" w:rsidRPr="001F7216" w:rsidRDefault="00487305" w:rsidP="00A979DB">
            <w:pPr>
              <w:spacing w:line="300" w:lineRule="auto"/>
              <w:ind w:left="142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PS01 (Δ</w:t>
            </w:r>
            <w:r w:rsidRPr="001F7216">
              <w:rPr>
                <w:rFonts w:ascii="Times New Roman" w:hAnsi="Times New Roman"/>
                <w:i/>
                <w:szCs w:val="24"/>
                <w:lang w:val="de-CH"/>
              </w:rPr>
              <w:t>fadL</w: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t>)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1E123940" w14:textId="77777777" w:rsidR="00487305" w:rsidRPr="001F7216" w:rsidRDefault="00487305" w:rsidP="00A979DB">
            <w:pPr>
              <w:spacing w:line="300" w:lineRule="auto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 xml:space="preserve">JR32 </w:t>
            </w:r>
            <w:r w:rsidRPr="001F7216">
              <w:rPr>
                <w:rFonts w:ascii="Times New Roman" w:hAnsi="Times New Roman"/>
                <w:i/>
                <w:szCs w:val="24"/>
                <w:lang w:val="de-CH"/>
              </w:rPr>
              <w:t>fadL</w: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t>::Kan</w:t>
            </w:r>
            <w:r w:rsidRPr="001F7216">
              <w:rPr>
                <w:rFonts w:ascii="Times New Roman" w:hAnsi="Times New Roman"/>
                <w:szCs w:val="24"/>
                <w:vertAlign w:val="superscript"/>
                <w:lang w:val="de-CH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3C2B2005" w14:textId="77777777" w:rsidR="00487305" w:rsidRPr="001F7216" w:rsidRDefault="00487305" w:rsidP="00A979DB">
            <w:pPr>
              <w:spacing w:line="300" w:lineRule="auto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This study</w:t>
            </w:r>
          </w:p>
        </w:tc>
      </w:tr>
      <w:tr w:rsidR="00487305" w:rsidRPr="001F7216" w14:paraId="138DF0E1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68B5EEC9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b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b/>
                <w:szCs w:val="24"/>
              </w:rPr>
              <w:t>Plasmids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269691A1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795D8395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  <w:lang w:val="de-CH"/>
              </w:rPr>
            </w:pPr>
          </w:p>
        </w:tc>
      </w:tr>
      <w:tr w:rsidR="00487305" w:rsidRPr="001F7216" w14:paraId="2BCB339A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475EA40E" w14:textId="77777777" w:rsidR="00487305" w:rsidRPr="001F7216" w:rsidRDefault="00487305" w:rsidP="00A979DB">
            <w:pPr>
              <w:spacing w:line="300" w:lineRule="auto"/>
              <w:ind w:left="142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hAnsi="Times New Roman"/>
              </w:rPr>
              <w:t>pAW016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14C88F65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hAnsi="Times New Roman"/>
              </w:rPr>
              <w:t>pDM323-</w:t>
            </w:r>
            <w:r w:rsidRPr="001F7216">
              <w:rPr>
                <w:rFonts w:ascii="Times New Roman" w:hAnsi="Times New Roman"/>
                <w:i/>
              </w:rPr>
              <w:t>calnexin</w:t>
            </w:r>
            <w:r w:rsidRPr="001F7216">
              <w:rPr>
                <w:rFonts w:ascii="Times New Roman" w:hAnsi="Times New Roman"/>
              </w:rPr>
              <w:t>-</w:t>
            </w:r>
            <w:r w:rsidRPr="001F7216">
              <w:rPr>
                <w:rFonts w:ascii="Times New Roman" w:hAnsi="Times New Roman"/>
                <w:i/>
              </w:rPr>
              <w:t>gfp</w:t>
            </w:r>
            <w:r w:rsidRPr="001F7216">
              <w:rPr>
                <w:rFonts w:ascii="Times New Roman" w:hAnsi="Times New Roman"/>
              </w:rPr>
              <w:t>, G418</w:t>
            </w:r>
            <w:r w:rsidRPr="001F7216">
              <w:rPr>
                <w:rFonts w:ascii="Times New Roman" w:hAnsi="Times New Roman"/>
                <w:vertAlign w:val="superscript"/>
              </w:rPr>
              <w:t>R</w:t>
            </w:r>
            <w:r w:rsidRPr="001F7216">
              <w:rPr>
                <w:rFonts w:ascii="Times New Roman" w:hAnsi="Times New Roman"/>
              </w:rPr>
              <w:t>, Amp</w:t>
            </w:r>
            <w:r w:rsidRPr="001F7216">
              <w:rPr>
                <w:rFonts w:ascii="Times New Roman" w:hAnsi="Times New Roman"/>
                <w:vertAlign w:val="superscript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6D31D527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hAnsi="Times New Roman"/>
              </w:rPr>
              <w:fldChar w:fldCharType="begin"/>
            </w:r>
            <w:r w:rsidRPr="001F7216">
              <w:rPr>
                <w:rFonts w:ascii="Times New Roman" w:hAnsi="Times New Roman"/>
              </w:rPr>
              <w:instrText xml:space="preserve"> ADDIN EN.CITE &lt;EndNote&gt;&lt;Cite&gt;&lt;Author&gt;Bärlocher&lt;/Author&gt;&lt;Year&gt;2017&lt;/Year&gt;&lt;RecNum&gt;7770&lt;/RecNum&gt;&lt;DisplayText&gt;(Bärlocher et al., 2017)&lt;/DisplayText&gt;&lt;record&gt;&lt;rec-number&gt;7770&lt;/rec-number&gt;&lt;foreign-keys&gt;&lt;key app="EN" db-id="vfpf0pd0twdt25e5z5hvvwwmfr2e0r5dz29x" timestamp="1510834955"&gt;7770&lt;/key&gt;&lt;/foreign-keys&gt;&lt;ref-type name="Journal Article"&gt;17&lt;/ref-type&gt;&lt;contributors&gt;&lt;authors&gt;&lt;author&gt;Bärlocher, Kevin&lt;/author&gt;&lt;author&gt;Hutter, Cedric A. J.&lt;/author&gt;&lt;author&gt;Swart, A. Leoni&lt;/author&gt;&lt;author&gt;Steiner, Bernhard&lt;/author&gt;&lt;author&gt;Welin, Amanda&lt;/author&gt;&lt;author&gt;Hohl, Michael&lt;/author&gt;&lt;author&gt;Letourneur, François&lt;/author&gt;&lt;author&gt;Seeger, Markus A.&lt;/author&gt;&lt;author&gt;Hilbi, Hubert&lt;/author&gt;&lt;/authors&gt;&lt;/contributors&gt;&lt;titles&gt;&lt;title&gt;Structural insights into Legionella RidL-Vps29 retromer subunit interaction reveal displacement of the regulator TBC1D5&lt;/title&gt;&lt;secondary-title&gt;Nature Communications&lt;/secondary-title&gt;&lt;/titles&gt;&lt;periodical&gt;&lt;full-title&gt;Nat Commun&lt;/full-title&gt;&lt;abbr-1&gt;Nature communications&lt;/abbr-1&gt;&lt;/periodical&gt;&lt;pages&gt;1543&lt;/pages&gt;&lt;volume&gt;8&lt;/volume&gt;&lt;number&gt;1&lt;/number&gt;&lt;dates&gt;&lt;year&gt;2017&lt;/year&gt;&lt;pub-dates&gt;&lt;date&gt;2017/11/16&lt;/date&gt;&lt;/pub-dates&gt;&lt;/dates&gt;&lt;isbn&gt;2041-1723&lt;/isbn&gt;&lt;urls&gt;&lt;related-urls&gt;&lt;url&gt;https://doi.org/10.1038/s41467-017-01512-5&lt;/url&gt;&lt;/related-urls&gt;&lt;/urls&gt;&lt;electronic-resource-num&gt;10.1038/s41467-017-01512-5&lt;/electronic-resource-num&gt;&lt;/record&gt;&lt;/Cite&gt;&lt;/EndNote&gt;</w:instrText>
            </w:r>
            <w:r w:rsidRPr="001F7216">
              <w:rPr>
                <w:rFonts w:ascii="Times New Roman" w:hAnsi="Times New Roman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</w:rPr>
              <w:t>(Bärlocher et al., 2017)</w:t>
            </w:r>
            <w:r w:rsidRPr="001F7216">
              <w:rPr>
                <w:rFonts w:ascii="Times New Roman" w:hAnsi="Times New Roman"/>
              </w:rPr>
              <w:fldChar w:fldCharType="end"/>
            </w:r>
          </w:p>
        </w:tc>
      </w:tr>
      <w:tr w:rsidR="00487305" w:rsidRPr="001F7216" w14:paraId="70EB373F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2D876D4B" w14:textId="77777777" w:rsidR="00487305" w:rsidRPr="001F7216" w:rsidRDefault="00487305" w:rsidP="00A979DB">
            <w:pPr>
              <w:spacing w:line="300" w:lineRule="auto"/>
              <w:ind w:left="142"/>
              <w:jc w:val="both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</w:rPr>
              <w:t>pBS001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3F78A1A0" w14:textId="1C3B6ACD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</w:rPr>
              <w:t>pDM317-</w:t>
            </w:r>
            <w:r w:rsidR="002339DC" w:rsidRPr="001F7216">
              <w:rPr>
                <w:rFonts w:ascii="Times New Roman" w:hAnsi="Times New Roman"/>
                <w:i/>
              </w:rPr>
              <w:t>gfp</w:t>
            </w:r>
            <w:r w:rsidR="002339DC" w:rsidRPr="001F7216">
              <w:rPr>
                <w:rFonts w:ascii="Times New Roman" w:hAnsi="Times New Roman"/>
              </w:rPr>
              <w:t>-</w:t>
            </w:r>
            <w:r w:rsidRPr="001F7216">
              <w:rPr>
                <w:rFonts w:ascii="Times New Roman" w:hAnsi="Times New Roman"/>
                <w:i/>
              </w:rPr>
              <w:t>sey1</w:t>
            </w:r>
            <w:r w:rsidRPr="001F7216">
              <w:rPr>
                <w:rFonts w:ascii="Times New Roman" w:hAnsi="Times New Roman"/>
              </w:rPr>
              <w:t>, G418</w:t>
            </w:r>
            <w:r w:rsidRPr="001F7216">
              <w:rPr>
                <w:rFonts w:ascii="Times New Roman" w:hAnsi="Times New Roman"/>
                <w:vertAlign w:val="superscript"/>
              </w:rPr>
              <w:t>R</w:t>
            </w:r>
            <w:r w:rsidRPr="001F7216">
              <w:rPr>
                <w:rFonts w:ascii="Times New Roman" w:hAnsi="Times New Roman"/>
              </w:rPr>
              <w:t>, Amp</w:t>
            </w:r>
            <w:r w:rsidRPr="001F7216">
              <w:rPr>
                <w:rFonts w:ascii="Times New Roman" w:hAnsi="Times New Roman"/>
                <w:vertAlign w:val="superscript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11DD46A1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</w:rPr>
              <w:fldChar w:fldCharType="begin"/>
            </w:r>
            <w:r w:rsidRPr="001F7216">
              <w:rPr>
                <w:rFonts w:ascii="Times New Roman" w:hAnsi="Times New Roman"/>
              </w:rPr>
              <w:instrText xml:space="preserve"> ADDIN EN.CITE &lt;EndNote&gt;&lt;Cite&gt;&lt;Author&gt;Steiner&lt;/Author&gt;&lt;Year&gt;2017&lt;/Year&gt;&lt;RecNum&gt;7628&lt;/RecNum&gt;&lt;DisplayText&gt;(Steiner et al., 2017)&lt;/DisplayText&gt;&lt;record&gt;&lt;rec-number&gt;7628&lt;/rec-number&gt;&lt;foreign-keys&gt;&lt;key app="EN" db-id="vfpf0pd0twdt25e5z5hvvwwmfr2e0r5dz29x" timestamp="1509828403"&gt;7628&lt;/key&gt;&lt;/foreign-keys&gt;&lt;ref-type name="Journal Article"&gt;17&lt;/ref-type&gt;&lt;contributors&gt;&lt;authors&gt;&lt;author&gt;Steiner, B.&lt;/author&gt;&lt;author&gt;Swart, A. L.&lt;/author&gt;&lt;author&gt;Welin, A.&lt;/author&gt;&lt;author&gt;Weber, S.&lt;/author&gt;&lt;author&gt;Personnic, N.&lt;/author&gt;&lt;author&gt;Kaech, A.&lt;/author&gt;&lt;author&gt;Freyre, C.&lt;/author&gt;&lt;author&gt;Ziegler, U.&lt;/author&gt;&lt;author&gt;Klemm, R. W.&lt;/author&gt;&lt;author&gt;Hilbi, H.&lt;/author&gt;&lt;/authors&gt;&lt;/contributors&gt;&lt;auth-address&gt;Institute of Medical Microbiology, University of Zurich, Zurich, Switzerland.&amp;#xD;Center for Microscopy and Image Analysis, University of Zurich, Zurich, Switzerland.&amp;#xD;Institute of Molecular Life Sciences, University of Zurich, Zurich, Switzerland.&amp;#xD;Institute of Medical Microbiology, University of Zurich, Zurich, Switzerland hilbi@imm.uzh.ch.&lt;/auth-address&gt;&lt;titles&gt;&lt;title&gt;ER remodeling by the large GTPase atlastin promotes vacuolar growth of Legionella pneumophila&lt;/title&gt;&lt;secondary-title&gt;EMBO Rep&lt;/secondary-title&gt;&lt;/titles&gt;&lt;periodical&gt;&lt;full-title&gt;EMBO Rep&lt;/full-title&gt;&lt;/periodical&gt;&lt;pages&gt;1817-1836&lt;/pages&gt;&lt;volume&gt;18&lt;/volume&gt;&lt;number&gt;10&lt;/number&gt;&lt;keywords&gt;&lt;keyword&gt;Dictyostelium discoideum&lt;/keyword&gt;&lt;keyword&gt;macrophage&lt;/keyword&gt;&lt;keyword&gt;pathogen vacuole&lt;/keyword&gt;&lt;keyword&gt;phosphoinositide lipid&lt;/keyword&gt;&lt;keyword&gt;type IV secretion&lt;/keyword&gt;&lt;/keywords&gt;&lt;dates&gt;&lt;year&gt;2017&lt;/year&gt;&lt;pub-dates&gt;&lt;date&gt;Oct&lt;/date&gt;&lt;/pub-dates&gt;&lt;/dates&gt;&lt;isbn&gt;1469-3178 (Electronic)&amp;#xD;1469-221X (Linking)&lt;/isbn&gt;&lt;accession-num&gt;28835546&lt;/accession-num&gt;&lt;urls&gt;&lt;related-urls&gt;&lt;url&gt;https://www.ncbi.nlm.nih.gov/pubmed/28835546&lt;/url&gt;&lt;/related-urls&gt;&lt;/urls&gt;&lt;custom2&gt;PMC5623866&lt;/custom2&gt;&lt;electronic-resource-num&gt;10.15252/embr.201743903&lt;/electronic-resource-num&gt;&lt;/record&gt;&lt;/Cite&gt;&lt;/EndNote&gt;</w:instrText>
            </w:r>
            <w:r w:rsidRPr="001F7216">
              <w:rPr>
                <w:rFonts w:ascii="Times New Roman" w:hAnsi="Times New Roman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</w:rPr>
              <w:t>(Steiner et al., 2017)</w:t>
            </w:r>
            <w:r w:rsidRPr="001F7216">
              <w:rPr>
                <w:rFonts w:ascii="Times New Roman" w:hAnsi="Times New Roman"/>
              </w:rPr>
              <w:fldChar w:fldCharType="end"/>
            </w:r>
          </w:p>
        </w:tc>
      </w:tr>
      <w:tr w:rsidR="00487305" w:rsidRPr="001F7216" w14:paraId="14BDA67A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0AB364E6" w14:textId="77777777" w:rsidR="00487305" w:rsidRPr="001F7216" w:rsidRDefault="00487305" w:rsidP="00A979DB">
            <w:pPr>
              <w:spacing w:line="300" w:lineRule="auto"/>
              <w:ind w:left="142"/>
              <w:rPr>
                <w:rFonts w:ascii="Times New Roman" w:eastAsia="Calibri" w:hAnsi="Times New Roman"/>
                <w:szCs w:val="24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pCM009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1F328C85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eastAsia="Calibri" w:hAnsi="Times New Roman"/>
                <w:szCs w:val="24"/>
              </w:rPr>
            </w:pPr>
            <w:r w:rsidRPr="001F7216">
              <w:rPr>
                <w:rFonts w:ascii="Times New Roman" w:hAnsi="Times New Roman"/>
                <w:szCs w:val="24"/>
              </w:rPr>
              <w:t>pMMB207C-P</w:t>
            </w:r>
            <w:r w:rsidRPr="001F7216">
              <w:rPr>
                <w:rFonts w:ascii="Times New Roman" w:hAnsi="Times New Roman"/>
                <w:i/>
                <w:szCs w:val="24"/>
                <w:vertAlign w:val="subscript"/>
              </w:rPr>
              <w:t>flaA</w:t>
            </w:r>
            <w:r w:rsidRPr="001F7216">
              <w:rPr>
                <w:rFonts w:ascii="Times New Roman" w:hAnsi="Times New Roman"/>
                <w:szCs w:val="24"/>
              </w:rPr>
              <w:t>-</w:t>
            </w:r>
            <w:r w:rsidRPr="001F7216">
              <w:rPr>
                <w:rFonts w:ascii="Times New Roman" w:hAnsi="Times New Roman"/>
                <w:i/>
                <w:szCs w:val="24"/>
              </w:rPr>
              <w:t>gfp</w:t>
            </w:r>
            <w:r w:rsidRPr="001F7216">
              <w:rPr>
                <w:rFonts w:ascii="Times New Roman" w:hAnsi="Times New Roman"/>
                <w:szCs w:val="24"/>
              </w:rPr>
              <w:t xml:space="preserve"> (ASV), Cam</w:t>
            </w:r>
            <w:r w:rsidRPr="001F7216">
              <w:rPr>
                <w:rFonts w:ascii="Times New Roman" w:hAnsi="Times New Roman"/>
                <w:szCs w:val="24"/>
                <w:vertAlign w:val="superscript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7145904C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eastAsia="Calibri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fldChar w:fldCharType="begin"/>
            </w:r>
            <w:r w:rsidRPr="001F7216">
              <w:rPr>
                <w:rFonts w:ascii="Times New Roman" w:hAnsi="Times New Roman"/>
                <w:szCs w:val="24"/>
                <w:lang w:val="de-CH"/>
              </w:rPr>
              <w:instrText xml:space="preserve"> ADDIN EN.CITE &lt;EndNote&gt;&lt;Cite&gt;&lt;Author&gt;Schell&lt;/Author&gt;&lt;Year&gt;2016&lt;/Year&gt;&lt;RecNum&gt;7281&lt;/RecNum&gt;&lt;DisplayText&gt;(Schell et al., 2016)&lt;/DisplayText&gt;&lt;record&gt;&lt;rec-number&gt;7281&lt;/rec-number&gt;&lt;foreign-keys&gt;&lt;key app="EN" db-id="vfpf0pd0twdt25e5z5hvvwwmfr2e0r5dz29x" timestamp="1474468337"&gt;7281&lt;/key&gt;&lt;/foreign-keys&gt;&lt;ref-type name="Journal Article"&gt;17&lt;/ref-type&gt;&lt;contributors&gt;&lt;authors&gt;&lt;author&gt;Schell, U.&lt;/author&gt;&lt;author&gt;Simon, S.&lt;/author&gt;&lt;author&gt;Sahr, T.&lt;/author&gt;&lt;author&gt;Hager, D.&lt;/author&gt;&lt;author&gt;Albers, M. F.&lt;/author&gt;&lt;author&gt;Kessler, A.&lt;/author&gt;&lt;author&gt;Fahrnbauer, F.&lt;/author&gt;&lt;author&gt;Trauner, D.&lt;/author&gt;&lt;author&gt;Hedberg, C.&lt;/author&gt;&lt;author&gt;Buchrieser, C.&lt;/author&gt;&lt;author&gt;Hilbi, H.&lt;/author&gt;&lt;/authors&gt;&lt;/contributors&gt;&lt;auth-address&gt;Max von Pettenkofer Institute, Ludwig-Maximilians University, Pettenkoferstrasse 9a, 80336, Munich, Germany.&amp;#xD;Institute of Medical Microbiology, University of Zurich, Gloriastrasse 30/32, 8006, Zurich, Switzerland.&amp;#xD;Institut Pasteur, Unite de Biologie des Bacteries Intracellulaires, Paris, France.&amp;#xD;CNRS UMR 3525, 28 Rue du Dr Roux, 75724, Paris, France.&amp;#xD;Department of Chemistry, Ludwig-Maximilians University, Butenandtstrasse 5-13, Building F, 81377, Munich, Germany.&amp;#xD;Chemical Biology Center (KBC), Institute of Chemistry, Umea University, S-90187, Umea, Sweden.&lt;/auth-address&gt;&lt;titles&gt;&lt;title&gt;The alpha-hydroxyketone LAI-1 regulates motility, Lqs-dependent phosphorylation signalling and gene expression of Legionella pneumophila&lt;/title&gt;&lt;secondary-title&gt;Mol Microbiol&lt;/secondary-title&gt;&lt;/titles&gt;&lt;periodical&gt;&lt;full-title&gt;Mol Microbiol&lt;/full-title&gt;&lt;abbr-1&gt;Molecular microbiology&lt;/abbr-1&gt;&lt;/periodical&gt;&lt;pages&gt;778-93&lt;/pages&gt;&lt;volume&gt;99&lt;/volume&gt;&lt;number&gt;4&lt;/number&gt;&lt;dates&gt;&lt;year&gt;2016&lt;/year&gt;&lt;pub-dates&gt;&lt;date&gt;Feb&lt;/date&gt;&lt;/pub-dates&gt;&lt;/dates&gt;&lt;isbn&gt;1365-2958 (Electronic)&amp;#xD;0950-382X (Linking)&lt;/isbn&gt;&lt;accession-num&gt;26538361&lt;/accession-num&gt;&lt;urls&gt;&lt;related-urls&gt;&lt;url&gt;https://www.ncbi.nlm.nih.gov/pubmed/26538361&lt;/url&gt;&lt;/related-urls&gt;&lt;/urls&gt;&lt;electronic-resource-num&gt;10.1111/mmi.13265&lt;/electronic-resource-num&gt;&lt;/record&gt;&lt;/Cite&gt;&lt;/EndNote&gt;</w:instrTex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  <w:szCs w:val="24"/>
                <w:lang w:val="de-CH"/>
              </w:rPr>
              <w:t>(Schell et al., 2016)</w: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fldChar w:fldCharType="end"/>
            </w:r>
          </w:p>
        </w:tc>
      </w:tr>
      <w:tr w:rsidR="00A93093" w:rsidRPr="001F7216" w14:paraId="2C6373A1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094522B0" w14:textId="7B81A2E8" w:rsidR="00A93093" w:rsidRPr="001F7216" w:rsidRDefault="00A93093" w:rsidP="00A979DB">
            <w:pPr>
              <w:spacing w:line="300" w:lineRule="auto"/>
              <w:ind w:left="142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pCR077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3C506792" w14:textId="485F8FA4" w:rsidR="00A93093" w:rsidRPr="001F7216" w:rsidRDefault="00A93093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hAnsi="Times New Roman"/>
                <w:iCs/>
                <w:szCs w:val="24"/>
              </w:rPr>
              <w:t>pMMB207C-P</w:t>
            </w:r>
            <w:r w:rsidRPr="001F7216">
              <w:rPr>
                <w:rFonts w:ascii="Times New Roman" w:hAnsi="Times New Roman"/>
                <w:iCs/>
                <w:szCs w:val="24"/>
                <w:vertAlign w:val="subscript"/>
              </w:rPr>
              <w:t>tac</w:t>
            </w:r>
            <w:r w:rsidRPr="001F7216">
              <w:rPr>
                <w:rFonts w:ascii="Times New Roman" w:hAnsi="Times New Roman"/>
                <w:iCs/>
                <w:szCs w:val="24"/>
              </w:rPr>
              <w:t>-RBS-</w:t>
            </w:r>
            <w:r w:rsidRPr="001F7216">
              <w:rPr>
                <w:rFonts w:ascii="Times New Roman" w:hAnsi="Times New Roman"/>
                <w:i/>
                <w:iCs/>
                <w:szCs w:val="24"/>
              </w:rPr>
              <w:t>dsred</w:t>
            </w:r>
            <w:r w:rsidRPr="001F7216">
              <w:rPr>
                <w:rFonts w:ascii="Times New Roman" w:hAnsi="Times New Roman"/>
                <w:iCs/>
                <w:szCs w:val="24"/>
              </w:rPr>
              <w:t>-RBS-MCS, Cam</w:t>
            </w:r>
            <w:r w:rsidRPr="001F7216">
              <w:rPr>
                <w:rFonts w:ascii="Times New Roman" w:hAnsi="Times New Roman"/>
                <w:iCs/>
                <w:szCs w:val="24"/>
                <w:vertAlign w:val="superscript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73A21744" w14:textId="7BD0C534" w:rsidR="00A93093" w:rsidRPr="001F7216" w:rsidRDefault="00BD11FA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  <w:lang w:val="en-GB"/>
              </w:rPr>
            </w:pPr>
            <w:r w:rsidRPr="001F7216">
              <w:rPr>
                <w:rFonts w:ascii="Times New Roman" w:eastAsiaTheme="minorHAnsi" w:hAnsi="Times New Roman"/>
                <w:noProof/>
                <w:szCs w:val="24"/>
                <w:lang w:val="en-GB"/>
              </w:rPr>
              <w:fldChar w:fldCharType="begin"/>
            </w:r>
            <w:r w:rsidRPr="001F7216">
              <w:rPr>
                <w:rFonts w:ascii="Times New Roman" w:eastAsiaTheme="minorHAnsi" w:hAnsi="Times New Roman"/>
                <w:noProof/>
                <w:szCs w:val="24"/>
                <w:lang w:val="en-GB"/>
              </w:rPr>
              <w:instrText xml:space="preserve"> ADDIN EN.CITE &lt;EndNote&gt;&lt;Cite&gt;&lt;Author&gt;Finsel&lt;/Author&gt;&lt;Year&gt;2013&lt;/Year&gt;&lt;RecNum&gt;5523&lt;/RecNum&gt;&lt;DisplayText&gt;(Finsel&lt;style face="italic"&gt; et al&lt;/style&gt;, 2013)&lt;/DisplayText&gt;&lt;record&gt;&lt;rec-number&gt;5523&lt;/rec-number&gt;&lt;foreign-keys&gt;&lt;key app="EN" db-id="vfpf0pd0twdt25e5z5hvvwwmfr2e0r5dz29x" timestamp="0"&gt;5523&lt;/key&gt;&lt;/foreign-keys&gt;&lt;ref-type name="Journal Article"&gt;17&lt;/ref-type&gt;&lt;contributors&gt;&lt;authors&gt;&lt;author&gt;Finsel, I.&lt;/author&gt;&lt;author&gt;Ragaz, C.&lt;/author&gt;&lt;author&gt;Hoffmann, C.&lt;/author&gt;&lt;author&gt;Harrison, C. F.&lt;/author&gt;&lt;author&gt;Weber, S.&lt;/author&gt;&lt;author&gt;van Rahden, V. A.&lt;/author&gt;&lt;author&gt;Johannes, L.&lt;/author&gt;&lt;author&gt;Hilbi, H.&lt;/author&gt;&lt;/authors&gt;&lt;/contributors&gt;&lt;auth-address&gt;Max von Pettenkofer Institute, Ludwig-Maximilians University Munich, 80336 Munich, Germany.&lt;/auth-address&gt;&lt;titles&gt;&lt;title&gt;&lt;style face="normal" font="default" size="100%"&gt;The &lt;/style&gt;&lt;style face="italic" font="default" size="100%"&gt;Legionella &lt;/style&gt;&lt;style face="normal" font="default" size="100%"&gt;effector RidL inhibits retrograde trafficking to promote intracellular replication&lt;/style&gt;&lt;/title&gt;&lt;secondary-title&gt;Cell Host Microbe&lt;/secondary-title&gt;&lt;alt-title&gt;Cell host &amp;amp; microbe&lt;/alt-title&gt;&lt;/titles&gt;&lt;periodical&gt;&lt;full-title&gt;Cell Host Microbe&lt;/full-title&gt;&lt;/periodical&gt;&lt;pages&gt;38-50&lt;/pages&gt;&lt;volume&gt;14&lt;/volume&gt;&lt;number&gt;1&lt;/number&gt;&lt;dates&gt;&lt;year&gt;2013&lt;/year&gt;&lt;pub-dates&gt;&lt;date&gt;Jul 17&lt;/date&gt;&lt;/pub-dates&gt;&lt;/dates&gt;&lt;isbn&gt;1934-6069 (Electronic)&amp;#xD;1931-3128 (Linking)&lt;/isbn&gt;&lt;accession-num&gt;23870312&lt;/accession-num&gt;&lt;urls&gt;&lt;related-urls&gt;&lt;url&gt;http://www.ncbi.nlm.nih.gov/pubmed/23870312&lt;/url&gt;&lt;/related-urls&gt;&lt;/urls&gt;&lt;electronic-resource-num&gt;10.1016/j.chom.2013.06.001&lt;/electronic-resource-num&gt;&lt;/record&gt;&lt;/Cite&gt;&lt;/EndNote&gt;</w:instrText>
            </w:r>
            <w:r w:rsidRPr="001F7216">
              <w:rPr>
                <w:rFonts w:ascii="Times New Roman" w:eastAsiaTheme="minorHAnsi" w:hAnsi="Times New Roman"/>
                <w:noProof/>
                <w:szCs w:val="24"/>
                <w:lang w:val="en-GB"/>
              </w:rPr>
              <w:fldChar w:fldCharType="separate"/>
            </w:r>
            <w:r w:rsidRPr="001F7216">
              <w:rPr>
                <w:rFonts w:ascii="Times New Roman" w:eastAsiaTheme="minorHAnsi" w:hAnsi="Times New Roman"/>
                <w:noProof/>
                <w:szCs w:val="24"/>
                <w:lang w:val="en-GB"/>
              </w:rPr>
              <w:t>(Finsel et al, 2013)</w:t>
            </w:r>
            <w:r w:rsidRPr="001F7216">
              <w:rPr>
                <w:rFonts w:ascii="Times New Roman" w:eastAsiaTheme="minorHAnsi" w:hAnsi="Times New Roman"/>
                <w:noProof/>
                <w:szCs w:val="24"/>
              </w:rPr>
              <w:fldChar w:fldCharType="end"/>
            </w:r>
          </w:p>
        </w:tc>
      </w:tr>
      <w:tr w:rsidR="00487305" w:rsidRPr="001F7216" w14:paraId="2C035C09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4AA85B54" w14:textId="77777777" w:rsidR="00487305" w:rsidRPr="001F7216" w:rsidRDefault="00487305" w:rsidP="00A979DB">
            <w:pPr>
              <w:spacing w:line="300" w:lineRule="auto"/>
              <w:ind w:left="142"/>
              <w:jc w:val="both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</w:rPr>
              <w:t>pDM317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37C48A85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i/>
              </w:rPr>
            </w:pPr>
            <w:r w:rsidRPr="001F7216">
              <w:rPr>
                <w:rFonts w:ascii="Times New Roman" w:hAnsi="Times New Roman"/>
                <w:i/>
              </w:rPr>
              <w:t>Dictyostelium</w:t>
            </w:r>
            <w:r w:rsidRPr="001F7216">
              <w:rPr>
                <w:rFonts w:ascii="Times New Roman" w:hAnsi="Times New Roman"/>
              </w:rPr>
              <w:t xml:space="preserve"> expression vector, extra-chromo-somal, N-terminal GFP, G418</w:t>
            </w:r>
            <w:r w:rsidRPr="001F7216">
              <w:rPr>
                <w:rFonts w:ascii="Times New Roman" w:hAnsi="Times New Roman"/>
                <w:vertAlign w:val="superscript"/>
              </w:rPr>
              <w:t>R</w:t>
            </w:r>
            <w:r w:rsidRPr="001F7216">
              <w:rPr>
                <w:rFonts w:ascii="Times New Roman" w:hAnsi="Times New Roman"/>
              </w:rPr>
              <w:t>, Amp</w:t>
            </w:r>
            <w:r w:rsidRPr="001F7216">
              <w:rPr>
                <w:rFonts w:ascii="Times New Roman" w:hAnsi="Times New Roman"/>
                <w:vertAlign w:val="superscript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0A02E477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</w:rPr>
              <w:fldChar w:fldCharType="begin"/>
            </w:r>
            <w:r w:rsidRPr="001F7216">
              <w:rPr>
                <w:rFonts w:ascii="Times New Roman" w:hAnsi="Times New Roman"/>
              </w:rPr>
              <w:instrText xml:space="preserve"> ADDIN EN.CITE &lt;EndNote&gt;&lt;Cite&gt;&lt;Author&gt;Veltman&lt;/Author&gt;&lt;Year&gt;2009&lt;/Year&gt;&lt;RecNum&gt;5122&lt;/RecNum&gt;&lt;DisplayText&gt;(Veltman et al., 2009)&lt;/DisplayText&gt;&lt;record&gt;&lt;rec-number&gt;5122&lt;/rec-number&gt;&lt;foreign-keys&gt;&lt;key app="EN" db-id="vfpf0pd0twdt25e5z5hvvwwmfr2e0r5dz29x" timestamp="0"&gt;5122&lt;/key&gt;&lt;/foreign-keys&gt;&lt;ref-type name="Journal Article"&gt;17&lt;/ref-type&gt;&lt;contributors&gt;&lt;authors&gt;&lt;author&gt;Veltman, D. M.&lt;/author&gt;&lt;author&gt;Akar, G.&lt;/author&gt;&lt;author&gt;Bosgraaf, L.&lt;/author&gt;&lt;author&gt;Van Haastert, P. J. M.&lt;/author&gt;&lt;/authors&gt;&lt;/contributors&gt;&lt;titles&gt;&lt;title&gt;A new set of small, extrachromosomal expression vectors for Dictyostelium discoideum&lt;/title&gt;&lt;secondary-title&gt;Plasmid&lt;/secondary-title&gt;&lt;/titles&gt;&lt;periodical&gt;&lt;full-title&gt;Plasmid&lt;/full-title&gt;&lt;abbr-1&gt;Plasmid&lt;/abbr-1&gt;&lt;/periodical&gt;&lt;pages&gt;110-118&lt;/pages&gt;&lt;volume&gt;61&lt;/volume&gt;&lt;number&gt;2&lt;/number&gt;&lt;keywords&gt;&lt;keyword&gt;Ddp1&lt;/keyword&gt;&lt;keyword&gt;GFP&lt;/keyword&gt;&lt;keyword&gt;mRFPmars&lt;/keyword&gt;&lt;keyword&gt;GST&lt;/keyword&gt;&lt;keyword&gt;FLAG&lt;/keyword&gt;&lt;keyword&gt;Co-expression&lt;/keyword&gt;&lt;/keywords&gt;&lt;dates&gt;&lt;year&gt;2009&lt;/year&gt;&lt;pub-dates&gt;&lt;date&gt;3//&lt;/date&gt;&lt;/pub-dates&gt;&lt;/dates&gt;&lt;isbn&gt;0147-619X&lt;/isbn&gt;&lt;urls&gt;&lt;related-urls&gt;&lt;url&gt;http://www.sciencedirect.com/science/article/pii/S0147619X08001054&lt;/url&gt;&lt;/related-urls&gt;&lt;/urls&gt;&lt;electronic-resource-num&gt;http://dx.doi.org/10.1016/j.plasmid.2008.11.003&lt;/electronic-resource-num&gt;&lt;/record&gt;&lt;/Cite&gt;&lt;/EndNote&gt;</w:instrText>
            </w:r>
            <w:r w:rsidRPr="001F7216">
              <w:rPr>
                <w:rFonts w:ascii="Times New Roman" w:hAnsi="Times New Roman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</w:rPr>
              <w:t>(Veltman et al., 2009)</w:t>
            </w:r>
            <w:r w:rsidRPr="001F7216">
              <w:rPr>
                <w:rFonts w:ascii="Times New Roman" w:hAnsi="Times New Roman"/>
              </w:rPr>
              <w:fldChar w:fldCharType="end"/>
            </w:r>
          </w:p>
        </w:tc>
      </w:tr>
      <w:tr w:rsidR="00487305" w:rsidRPr="001F7216" w14:paraId="16D83F26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17EE7E98" w14:textId="77777777" w:rsidR="00487305" w:rsidRPr="001F7216" w:rsidRDefault="00487305" w:rsidP="00A979DB">
            <w:pPr>
              <w:spacing w:line="300" w:lineRule="auto"/>
              <w:ind w:left="142"/>
              <w:jc w:val="both"/>
              <w:rPr>
                <w:rFonts w:ascii="Times New Roman" w:hAnsi="Times New Roman"/>
                <w:b/>
                <w:i/>
                <w:lang w:val="de-CH"/>
              </w:rPr>
            </w:pPr>
            <w:r w:rsidRPr="001F7216">
              <w:rPr>
                <w:rFonts w:ascii="Times New Roman" w:hAnsi="Times New Roman"/>
              </w:rPr>
              <w:t>pDM323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337B3EF9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lang w:val="en-GB"/>
              </w:rPr>
            </w:pPr>
            <w:r w:rsidRPr="001F7216">
              <w:rPr>
                <w:rFonts w:ascii="Times New Roman" w:hAnsi="Times New Roman"/>
                <w:i/>
              </w:rPr>
              <w:t>Dictyostelium</w:t>
            </w:r>
            <w:r w:rsidRPr="001F7216">
              <w:rPr>
                <w:rFonts w:ascii="Times New Roman" w:hAnsi="Times New Roman"/>
              </w:rPr>
              <w:t xml:space="preserve"> expression vector, extra-chromo-somal, C-terminal GFP, G418</w:t>
            </w:r>
            <w:r w:rsidRPr="001F7216">
              <w:rPr>
                <w:rFonts w:ascii="Times New Roman" w:hAnsi="Times New Roman"/>
                <w:vertAlign w:val="superscript"/>
              </w:rPr>
              <w:t>R</w:t>
            </w:r>
            <w:r w:rsidRPr="001F7216">
              <w:rPr>
                <w:rFonts w:ascii="Times New Roman" w:hAnsi="Times New Roman"/>
              </w:rPr>
              <w:t>, Amp</w:t>
            </w:r>
            <w:r w:rsidRPr="001F7216">
              <w:rPr>
                <w:rFonts w:ascii="Times New Roman" w:hAnsi="Times New Roman"/>
                <w:vertAlign w:val="superscript"/>
              </w:rPr>
              <w:t>R</w:t>
            </w:r>
          </w:p>
        </w:tc>
        <w:bookmarkStart w:id="1" w:name="_Hlk119972931"/>
        <w:tc>
          <w:tcPr>
            <w:tcW w:w="2801" w:type="dxa"/>
            <w:tcBorders>
              <w:top w:val="nil"/>
              <w:bottom w:val="nil"/>
            </w:tcBorders>
          </w:tcPr>
          <w:p w14:paraId="1A2BA150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lang w:val="de-CH"/>
              </w:rPr>
            </w:pPr>
            <w:r w:rsidRPr="001F7216">
              <w:rPr>
                <w:rFonts w:ascii="Times New Roman" w:hAnsi="Times New Roman"/>
              </w:rPr>
              <w:fldChar w:fldCharType="begin"/>
            </w:r>
            <w:r w:rsidRPr="001F7216">
              <w:rPr>
                <w:rFonts w:ascii="Times New Roman" w:hAnsi="Times New Roman"/>
              </w:rPr>
              <w:instrText xml:space="preserve"> ADDIN EN.CITE &lt;EndNote&gt;&lt;Cite&gt;&lt;Author&gt;Veltman&lt;/Author&gt;&lt;Year&gt;2009&lt;/Year&gt;&lt;RecNum&gt;5122&lt;/RecNum&gt;&lt;DisplayText&gt;(Veltman et al., 2009)&lt;/DisplayText&gt;&lt;record&gt;&lt;rec-number&gt;5122&lt;/rec-number&gt;&lt;foreign-keys&gt;&lt;key app="EN" db-id="vfpf0pd0twdt25e5z5hvvwwmfr2e0r5dz29x" timestamp="0"&gt;5122&lt;/key&gt;&lt;/foreign-keys&gt;&lt;ref-type name="Journal Article"&gt;17&lt;/ref-type&gt;&lt;contributors&gt;&lt;authors&gt;&lt;author&gt;Veltman, D. M.&lt;/author&gt;&lt;author&gt;Akar, G.&lt;/author&gt;&lt;author&gt;Bosgraaf, L.&lt;/author&gt;&lt;author&gt;Van Haastert, P. J. M.&lt;/author&gt;&lt;/authors&gt;&lt;/contributors&gt;&lt;titles&gt;&lt;title&gt;A new set of small, extrachromosomal expression vectors for Dictyostelium discoideum&lt;/title&gt;&lt;secondary-title&gt;Plasmid&lt;/secondary-title&gt;&lt;/titles&gt;&lt;periodical&gt;&lt;full-title&gt;Plasmid&lt;/full-title&gt;&lt;abbr-1&gt;Plasmid&lt;/abbr-1&gt;&lt;/periodical&gt;&lt;pages&gt;110-118&lt;/pages&gt;&lt;volume&gt;61&lt;/volume&gt;&lt;number&gt;2&lt;/number&gt;&lt;keywords&gt;&lt;keyword&gt;Ddp1&lt;/keyword&gt;&lt;keyword&gt;GFP&lt;/keyword&gt;&lt;keyword&gt;mRFPmars&lt;/keyword&gt;&lt;keyword&gt;GST&lt;/keyword&gt;&lt;keyword&gt;FLAG&lt;/keyword&gt;&lt;keyword&gt;Co-expression&lt;/keyword&gt;&lt;/keywords&gt;&lt;dates&gt;&lt;year&gt;2009&lt;/year&gt;&lt;pub-dates&gt;&lt;date&gt;3//&lt;/date&gt;&lt;/pub-dates&gt;&lt;/dates&gt;&lt;isbn&gt;0147-619X&lt;/isbn&gt;&lt;urls&gt;&lt;related-urls&gt;&lt;url&gt;http://www.sciencedirect.com/science/article/pii/S0147619X08001054&lt;/url&gt;&lt;/related-urls&gt;&lt;/urls&gt;&lt;electronic-resource-num&gt;http://dx.doi.org/10.1016/j.plasmid.2008.11.003&lt;/electronic-resource-num&gt;&lt;/record&gt;&lt;/Cite&gt;&lt;/EndNote&gt;</w:instrText>
            </w:r>
            <w:r w:rsidRPr="001F7216">
              <w:rPr>
                <w:rFonts w:ascii="Times New Roman" w:hAnsi="Times New Roman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</w:rPr>
              <w:t>(Veltman et al., 2009)</w:t>
            </w:r>
            <w:r w:rsidRPr="001F7216">
              <w:rPr>
                <w:rFonts w:ascii="Times New Roman" w:hAnsi="Times New Roman"/>
              </w:rPr>
              <w:fldChar w:fldCharType="end"/>
            </w:r>
            <w:bookmarkEnd w:id="1"/>
          </w:p>
        </w:tc>
      </w:tr>
      <w:tr w:rsidR="00487305" w:rsidRPr="001F7216" w14:paraId="3D09C18A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00FB5A6B" w14:textId="77777777" w:rsidR="00487305" w:rsidRPr="001F7216" w:rsidRDefault="00487305" w:rsidP="00A979DB">
            <w:pPr>
              <w:spacing w:line="300" w:lineRule="auto"/>
              <w:ind w:left="142"/>
              <w:jc w:val="both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</w:rPr>
              <w:t>pDM329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45C86488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i/>
              </w:rPr>
            </w:pPr>
            <w:r w:rsidRPr="001F7216">
              <w:rPr>
                <w:rFonts w:ascii="Times New Roman" w:hAnsi="Times New Roman"/>
                <w:i/>
              </w:rPr>
              <w:t>Dictyostelium</w:t>
            </w:r>
            <w:r w:rsidRPr="001F7216">
              <w:rPr>
                <w:rFonts w:ascii="Times New Roman" w:hAnsi="Times New Roman"/>
              </w:rPr>
              <w:t xml:space="preserve"> expression/shuttle vector, extra-chromosomal, C-terminal GFP, G418</w:t>
            </w:r>
            <w:r w:rsidRPr="001F7216">
              <w:rPr>
                <w:rFonts w:ascii="Times New Roman" w:hAnsi="Times New Roman"/>
                <w:vertAlign w:val="superscript"/>
              </w:rPr>
              <w:t>R</w:t>
            </w:r>
            <w:r w:rsidRPr="001F7216">
              <w:rPr>
                <w:rFonts w:ascii="Times New Roman" w:hAnsi="Times New Roman"/>
              </w:rPr>
              <w:t>, Amp</w:t>
            </w:r>
            <w:r w:rsidRPr="001F7216">
              <w:rPr>
                <w:rFonts w:ascii="Times New Roman" w:hAnsi="Times New Roman"/>
                <w:vertAlign w:val="superscript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33C58EF3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</w:rPr>
              <w:fldChar w:fldCharType="begin"/>
            </w:r>
            <w:r w:rsidRPr="001F7216">
              <w:rPr>
                <w:rFonts w:ascii="Times New Roman" w:hAnsi="Times New Roman"/>
              </w:rPr>
              <w:instrText xml:space="preserve"> ADDIN EN.CITE &lt;EndNote&gt;&lt;Cite&gt;&lt;Author&gt;Veltman&lt;/Author&gt;&lt;Year&gt;2009&lt;/Year&gt;&lt;RecNum&gt;5122&lt;/RecNum&gt;&lt;DisplayText&gt;(Veltman et al., 2009)&lt;/DisplayText&gt;&lt;record&gt;&lt;rec-number&gt;5122&lt;/rec-number&gt;&lt;foreign-keys&gt;&lt;key app="EN" db-id="vfpf0pd0twdt25e5z5hvvwwmfr2e0r5dz29x" timestamp="0"&gt;5122&lt;/key&gt;&lt;/foreign-keys&gt;&lt;ref-type name="Journal Article"&gt;17&lt;/ref-type&gt;&lt;contributors&gt;&lt;authors&gt;&lt;author&gt;Veltman, D. M.&lt;/author&gt;&lt;author&gt;Akar, G.&lt;/author&gt;&lt;author&gt;Bosgraaf, L.&lt;/author&gt;&lt;author&gt;Van Haastert, P. J. M.&lt;/author&gt;&lt;/authors&gt;&lt;/contributors&gt;&lt;titles&gt;&lt;title&gt;A new set of small, extrachromosomal expression vectors for Dictyostelium discoideum&lt;/title&gt;&lt;secondary-title&gt;Plasmid&lt;/secondary-title&gt;&lt;/titles&gt;&lt;periodical&gt;&lt;full-title&gt;Plasmid&lt;/full-title&gt;&lt;abbr-1&gt;Plasmid&lt;/abbr-1&gt;&lt;/periodical&gt;&lt;pages&gt;110-118&lt;/pages&gt;&lt;volume&gt;61&lt;/volume&gt;&lt;number&gt;2&lt;/number&gt;&lt;keywords&gt;&lt;keyword&gt;Ddp1&lt;/keyword&gt;&lt;keyword&gt;GFP&lt;/keyword&gt;&lt;keyword&gt;mRFPmars&lt;/keyword&gt;&lt;keyword&gt;GST&lt;/keyword&gt;&lt;keyword&gt;FLAG&lt;/keyword&gt;&lt;keyword&gt;Co-expression&lt;/keyword&gt;&lt;/keywords&gt;&lt;dates&gt;&lt;year&gt;2009&lt;/year&gt;&lt;pub-dates&gt;&lt;date&gt;3//&lt;/date&gt;&lt;/pub-dates&gt;&lt;/dates&gt;&lt;isbn&gt;0147-619X&lt;/isbn&gt;&lt;urls&gt;&lt;related-urls&gt;&lt;url&gt;http://www.sciencedirect.com/science/article/pii/S0147619X08001054&lt;/url&gt;&lt;/related-urls&gt;&lt;/urls&gt;&lt;electronic-resource-num&gt;http://dx.doi.org/10.1016/j.plasmid.2008.11.003&lt;/electronic-resource-num&gt;&lt;/record&gt;&lt;/Cite&gt;&lt;/EndNote&gt;</w:instrText>
            </w:r>
            <w:r w:rsidRPr="001F7216">
              <w:rPr>
                <w:rFonts w:ascii="Times New Roman" w:hAnsi="Times New Roman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</w:rPr>
              <w:t>(Veltman et al., 2009)</w:t>
            </w:r>
            <w:r w:rsidRPr="001F7216">
              <w:rPr>
                <w:rFonts w:ascii="Times New Roman" w:hAnsi="Times New Roman"/>
              </w:rPr>
              <w:fldChar w:fldCharType="end"/>
            </w:r>
          </w:p>
        </w:tc>
      </w:tr>
      <w:tr w:rsidR="00487305" w:rsidRPr="001F7216" w14:paraId="10CD822A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3A52ACFD" w14:textId="77777777" w:rsidR="00487305" w:rsidRPr="001F7216" w:rsidRDefault="00487305" w:rsidP="00A979DB">
            <w:pPr>
              <w:spacing w:line="300" w:lineRule="auto"/>
              <w:ind w:left="142"/>
              <w:jc w:val="both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</w:rPr>
              <w:t>pDM1042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10C3484B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  <w:i/>
              </w:rPr>
              <w:t>Dictyostelium</w:t>
            </w:r>
            <w:r w:rsidRPr="001F7216">
              <w:rPr>
                <w:rFonts w:ascii="Times New Roman" w:hAnsi="Times New Roman"/>
              </w:rPr>
              <w:t xml:space="preserve"> expression vector, extra-chromo-somal, N-terminal mCherry, Hyg</w:t>
            </w:r>
            <w:r w:rsidRPr="001F7216">
              <w:rPr>
                <w:rFonts w:ascii="Times New Roman" w:hAnsi="Times New Roman"/>
                <w:vertAlign w:val="superscript"/>
              </w:rPr>
              <w:t>R</w:t>
            </w:r>
            <w:r w:rsidRPr="001F7216">
              <w:rPr>
                <w:rFonts w:ascii="Times New Roman" w:hAnsi="Times New Roman"/>
              </w:rPr>
              <w:t>, Amp</w:t>
            </w:r>
            <w:r w:rsidRPr="001F7216">
              <w:rPr>
                <w:rFonts w:ascii="Times New Roman" w:hAnsi="Times New Roman"/>
                <w:vertAlign w:val="superscript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2EB92BAE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</w:rPr>
              <w:fldChar w:fldCharType="begin"/>
            </w:r>
            <w:r w:rsidRPr="001F7216">
              <w:rPr>
                <w:rFonts w:ascii="Times New Roman" w:hAnsi="Times New Roman"/>
              </w:rPr>
              <w:instrText xml:space="preserve"> ADDIN EN.CITE &lt;EndNote&gt;&lt;Cite&gt;&lt;Author&gt;Barisch&lt;/Author&gt;&lt;Year&gt;2015&lt;/Year&gt;&lt;RecNum&gt;7318&lt;/RecNum&gt;&lt;DisplayText&gt;(Barisch et al., 2015)&lt;/DisplayText&gt;&lt;record&gt;&lt;rec-number&gt;7318&lt;/rec-number&gt;&lt;foreign-keys&gt;&lt;key app="EN" db-id="vfpf0pd0twdt25e5z5hvvwwmfr2e0r5dz29x" timestamp="1480578432"&gt;7318&lt;/key&gt;&lt;/foreign-keys&gt;&lt;ref-type name="Journal Article"&gt;17&lt;/ref-type&gt;&lt;contributors&gt;&lt;authors&gt;&lt;author&gt;Barisch, C.&lt;/author&gt;&lt;author&gt;Paschke, P.&lt;/author&gt;&lt;author&gt;Hagedorn, M.&lt;/author&gt;&lt;author&gt;Maniak, M.&lt;/author&gt;&lt;author&gt;Soldati, T.&lt;/author&gt;&lt;/authors&gt;&lt;/contributors&gt;&lt;auth-address&gt;Department of Biochemistry, Science II, University of Geneva, Geneva, Switzerland.&amp;#xD;Department of Cell Biology, University of Kassel, Kassel, Germany.&amp;#xD;Section Parasitology, Bernhard Nocht Institute for Tropical Medicine, Hamburg, Germany.&lt;/auth-address&gt;&lt;titles&gt;&lt;title&gt;Lipid droplet dynamics at early stages of Mycobacterium marinum infection in Dictyostelium&lt;/title&gt;&lt;secondary-title&gt;Cell Microbiol&lt;/secondary-title&gt;&lt;/titles&gt;&lt;periodical&gt;&lt;full-title&gt;Cell Microbiol&lt;/full-title&gt;&lt;/periodical&gt;&lt;pages&gt;1332-49&lt;/pages&gt;&lt;volume&gt;17&lt;/volume&gt;&lt;number&gt;9&lt;/number&gt;&lt;keywords&gt;&lt;keyword&gt;Animals&lt;/keyword&gt;&lt;keyword&gt;Cell Line&lt;/keyword&gt;&lt;keyword&gt;Dictyostelium/*metabolism/*microbiology&lt;/keyword&gt;&lt;keyword&gt;Host-Pathogen Interactions&lt;/keyword&gt;&lt;keyword&gt;Lipid Droplets/*metabolism&lt;/keyword&gt;&lt;keyword&gt;Mice&lt;/keyword&gt;&lt;keyword&gt;Microglia/metabolism/microbiology&lt;/keyword&gt;&lt;keyword&gt;Models, Biological&lt;/keyword&gt;&lt;keyword&gt;Mycobacterium marinum/*growth &amp;amp; development&lt;/keyword&gt;&lt;/keywords&gt;&lt;dates&gt;&lt;year&gt;2015&lt;/year&gt;&lt;pub-dates&gt;&lt;date&gt;Sep&lt;/date&gt;&lt;/pub-dates&gt;&lt;/dates&gt;&lt;isbn&gt;1462-5822 (Electronic)&amp;#xD;1462-5814 (Linking)&lt;/isbn&gt;&lt;accession-num&gt;25772333&lt;/accession-num&gt;&lt;urls&gt;&lt;related-urls&gt;&lt;url&gt;https://www.ncbi.nlm.nih.gov/pubmed/25772333&lt;/url&gt;&lt;/related-urls&gt;&lt;/urls&gt;&lt;electronic-resource-num&gt;10.1111/cmi.12437&lt;/electronic-resource-num&gt;&lt;/record&gt;&lt;/Cite&gt;&lt;/EndNote&gt;</w:instrText>
            </w:r>
            <w:r w:rsidRPr="001F7216">
              <w:rPr>
                <w:rFonts w:ascii="Times New Roman" w:hAnsi="Times New Roman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</w:rPr>
              <w:t>(Barisch et al., 2015)</w:t>
            </w:r>
            <w:r w:rsidRPr="001F7216">
              <w:rPr>
                <w:rFonts w:ascii="Times New Roman" w:hAnsi="Times New Roman"/>
              </w:rPr>
              <w:fldChar w:fldCharType="end"/>
            </w:r>
          </w:p>
        </w:tc>
      </w:tr>
      <w:tr w:rsidR="00487305" w:rsidRPr="001F7216" w14:paraId="60ADD39A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37073177" w14:textId="77777777" w:rsidR="00487305" w:rsidRPr="001F7216" w:rsidRDefault="00487305" w:rsidP="00A979DB">
            <w:pPr>
              <w:spacing w:line="300" w:lineRule="auto"/>
              <w:ind w:left="142"/>
              <w:jc w:val="both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</w:rPr>
              <w:t>pDM1044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2A018284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i/>
              </w:rPr>
            </w:pPr>
            <w:r w:rsidRPr="001F7216">
              <w:rPr>
                <w:rFonts w:ascii="Times New Roman" w:hAnsi="Times New Roman"/>
                <w:i/>
              </w:rPr>
              <w:t>Dictyostelium</w:t>
            </w:r>
            <w:r w:rsidRPr="001F7216">
              <w:rPr>
                <w:rFonts w:ascii="Times New Roman" w:hAnsi="Times New Roman"/>
              </w:rPr>
              <w:t xml:space="preserve"> expression vector, extra-chromo-somal, C-terminal mCherry, Hyg</w:t>
            </w:r>
            <w:r w:rsidRPr="001F7216">
              <w:rPr>
                <w:rFonts w:ascii="Times New Roman" w:hAnsi="Times New Roman"/>
                <w:vertAlign w:val="superscript"/>
              </w:rPr>
              <w:t>R</w:t>
            </w:r>
            <w:r w:rsidRPr="001F7216">
              <w:rPr>
                <w:rFonts w:ascii="Times New Roman" w:hAnsi="Times New Roman"/>
              </w:rPr>
              <w:t>, Amp</w:t>
            </w:r>
            <w:r w:rsidRPr="001F7216">
              <w:rPr>
                <w:rFonts w:ascii="Times New Roman" w:hAnsi="Times New Roman"/>
                <w:vertAlign w:val="superscript"/>
              </w:rPr>
              <w:t>R</w:t>
            </w:r>
          </w:p>
        </w:tc>
        <w:bookmarkStart w:id="2" w:name="_Hlk119973031"/>
        <w:tc>
          <w:tcPr>
            <w:tcW w:w="2801" w:type="dxa"/>
            <w:tcBorders>
              <w:top w:val="nil"/>
              <w:bottom w:val="nil"/>
            </w:tcBorders>
          </w:tcPr>
          <w:p w14:paraId="16F8C517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</w:rPr>
              <w:fldChar w:fldCharType="begin"/>
            </w:r>
            <w:r w:rsidRPr="001F7216">
              <w:rPr>
                <w:rFonts w:ascii="Times New Roman" w:hAnsi="Times New Roman"/>
              </w:rPr>
              <w:instrText xml:space="preserve"> ADDIN EN.CITE &lt;EndNote&gt;&lt;Cite&gt;&lt;Author&gt;Barisch&lt;/Author&gt;&lt;Year&gt;2015&lt;/Year&gt;&lt;RecNum&gt;7318&lt;/RecNum&gt;&lt;DisplayText&gt;(Barisch et al., 2015)&lt;/DisplayText&gt;&lt;record&gt;&lt;rec-number&gt;7318&lt;/rec-number&gt;&lt;foreign-keys&gt;&lt;key app="EN" db-id="vfpf0pd0twdt25e5z5hvvwwmfr2e0r5dz29x" timestamp="1480578432"&gt;7318&lt;/key&gt;&lt;/foreign-keys&gt;&lt;ref-type name="Journal Article"&gt;17&lt;/ref-type&gt;&lt;contributors&gt;&lt;authors&gt;&lt;author&gt;Barisch, C.&lt;/author&gt;&lt;author&gt;Paschke, P.&lt;/author&gt;&lt;author&gt;Hagedorn, M.&lt;/author&gt;&lt;author&gt;Maniak, M.&lt;/author&gt;&lt;author&gt;Soldati, T.&lt;/author&gt;&lt;/authors&gt;&lt;/contributors&gt;&lt;auth-address&gt;Department of Biochemistry, Science II, University of Geneva, Geneva, Switzerland.&amp;#xD;Department of Cell Biology, University of Kassel, Kassel, Germany.&amp;#xD;Section Parasitology, Bernhard Nocht Institute for Tropical Medicine, Hamburg, Germany.&lt;/auth-address&gt;&lt;titles&gt;&lt;title&gt;Lipid droplet dynamics at early stages of Mycobacterium marinum infection in Dictyostelium&lt;/title&gt;&lt;secondary-title&gt;Cell Microbiol&lt;/secondary-title&gt;&lt;/titles&gt;&lt;periodical&gt;&lt;full-title&gt;Cell Microbiol&lt;/full-title&gt;&lt;/periodical&gt;&lt;pages&gt;1332-49&lt;/pages&gt;&lt;volume&gt;17&lt;/volume&gt;&lt;number&gt;9&lt;/number&gt;&lt;keywords&gt;&lt;keyword&gt;Animals&lt;/keyword&gt;&lt;keyword&gt;Cell Line&lt;/keyword&gt;&lt;keyword&gt;Dictyostelium/*metabolism/*microbiology&lt;/keyword&gt;&lt;keyword&gt;Host-Pathogen Interactions&lt;/keyword&gt;&lt;keyword&gt;Lipid Droplets/*metabolism&lt;/keyword&gt;&lt;keyword&gt;Mice&lt;/keyword&gt;&lt;keyword&gt;Microglia/metabolism/microbiology&lt;/keyword&gt;&lt;keyword&gt;Models, Biological&lt;/keyword&gt;&lt;keyword&gt;Mycobacterium marinum/*growth &amp;amp; development&lt;/keyword&gt;&lt;/keywords&gt;&lt;dates&gt;&lt;year&gt;2015&lt;/year&gt;&lt;pub-dates&gt;&lt;date&gt;Sep&lt;/date&gt;&lt;/pub-dates&gt;&lt;/dates&gt;&lt;isbn&gt;1462-5822 (Electronic)&amp;#xD;1462-5814 (Linking)&lt;/isbn&gt;&lt;accession-num&gt;25772333&lt;/accession-num&gt;&lt;urls&gt;&lt;related-urls&gt;&lt;url&gt;https://www.ncbi.nlm.nih.gov/pubmed/25772333&lt;/url&gt;&lt;/related-urls&gt;&lt;/urls&gt;&lt;electronic-resource-num&gt;10.1111/cmi.12437&lt;/electronic-resource-num&gt;&lt;/record&gt;&lt;/Cite&gt;&lt;/EndNote&gt;</w:instrText>
            </w:r>
            <w:r w:rsidRPr="001F7216">
              <w:rPr>
                <w:rFonts w:ascii="Times New Roman" w:hAnsi="Times New Roman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</w:rPr>
              <w:t>(Barisch et al., 2015)</w:t>
            </w:r>
            <w:r w:rsidRPr="001F7216">
              <w:rPr>
                <w:rFonts w:ascii="Times New Roman" w:hAnsi="Times New Roman"/>
              </w:rPr>
              <w:fldChar w:fldCharType="end"/>
            </w:r>
            <w:bookmarkEnd w:id="2"/>
          </w:p>
        </w:tc>
      </w:tr>
      <w:tr w:rsidR="00A93093" w:rsidRPr="001F7216" w14:paraId="5B5D9F6A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6812EDC7" w14:textId="607856E1" w:rsidR="00A93093" w:rsidRPr="001F7216" w:rsidRDefault="00A93093" w:rsidP="00A979DB">
            <w:pPr>
              <w:spacing w:line="300" w:lineRule="auto"/>
              <w:ind w:left="142"/>
              <w:jc w:val="both"/>
              <w:rPr>
                <w:rFonts w:ascii="Times New Roman" w:eastAsia="Calibri" w:hAnsi="Times New Roman"/>
                <w:szCs w:val="24"/>
                <w:lang w:val="de-CH"/>
              </w:rPr>
            </w:pPr>
            <w:r w:rsidRPr="001F7216">
              <w:rPr>
                <w:rFonts w:ascii="Times New Roman" w:eastAsia="Calibri" w:hAnsi="Times New Roman"/>
                <w:szCs w:val="24"/>
                <w:lang w:val="de-CH"/>
              </w:rPr>
              <w:t>pER005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3938CCC7" w14:textId="31B999F3" w:rsidR="00A93093" w:rsidRPr="001F7216" w:rsidRDefault="00A93093" w:rsidP="00A979DB">
            <w:pPr>
              <w:spacing w:line="300" w:lineRule="auto"/>
              <w:jc w:val="both"/>
              <w:rPr>
                <w:rFonts w:ascii="Times New Roman" w:eastAsiaTheme="minorHAnsi" w:hAnsi="Times New Roman"/>
                <w:szCs w:val="24"/>
                <w:lang w:val="en-GB"/>
              </w:rPr>
            </w:pPr>
            <w:r w:rsidRPr="001F7216">
              <w:rPr>
                <w:rFonts w:ascii="Times New Roman" w:hAnsi="Times New Roman"/>
                <w:iCs/>
                <w:szCs w:val="24"/>
                <w:lang w:val="fr-CH"/>
              </w:rPr>
              <w:t>pCR077-M45-</w:t>
            </w:r>
            <w:r w:rsidRPr="001F7216">
              <w:rPr>
                <w:rFonts w:ascii="Times New Roman" w:hAnsi="Times New Roman"/>
                <w:i/>
                <w:szCs w:val="24"/>
                <w:lang w:val="fr-CH"/>
              </w:rPr>
              <w:t>legG1</w:t>
            </w:r>
            <w:r w:rsidRPr="001F7216">
              <w:rPr>
                <w:rFonts w:ascii="Times New Roman" w:hAnsi="Times New Roman"/>
                <w:iCs/>
                <w:szCs w:val="24"/>
                <w:lang w:val="fr-CH"/>
              </w:rPr>
              <w:t>, Cam</w:t>
            </w:r>
            <w:r w:rsidRPr="001F7216">
              <w:rPr>
                <w:rFonts w:ascii="Times New Roman" w:hAnsi="Times New Roman"/>
                <w:iCs/>
                <w:szCs w:val="24"/>
                <w:vertAlign w:val="superscript"/>
                <w:lang w:val="fr-CH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5314ADD5" w14:textId="1A6B5C24" w:rsidR="00A93093" w:rsidRPr="001F7216" w:rsidRDefault="00BD11FA" w:rsidP="00A979DB">
            <w:pPr>
              <w:spacing w:line="300" w:lineRule="auto"/>
              <w:jc w:val="both"/>
              <w:rPr>
                <w:rFonts w:ascii="Times New Roman" w:eastAsia="Calibri" w:hAnsi="Times New Roman"/>
                <w:szCs w:val="24"/>
                <w:lang w:val="de-CH"/>
              </w:rPr>
            </w:pPr>
            <w:r w:rsidRPr="001F7216">
              <w:rPr>
                <w:rFonts w:ascii="Times New Roman" w:eastAsiaTheme="minorHAnsi" w:hAnsi="Times New Roman"/>
                <w:noProof/>
                <w:szCs w:val="24"/>
                <w:lang w:val="de-CH"/>
              </w:rPr>
              <w:fldChar w:fldCharType="begin"/>
            </w:r>
            <w:r w:rsidRPr="001F7216">
              <w:rPr>
                <w:rFonts w:ascii="Times New Roman" w:eastAsiaTheme="minorHAnsi" w:hAnsi="Times New Roman"/>
                <w:noProof/>
                <w:szCs w:val="24"/>
                <w:lang w:val="de-CH"/>
              </w:rPr>
              <w:instrText xml:space="preserve"> ADDIN EN.CITE &lt;EndNote&gt;&lt;Cite&gt;&lt;Author&gt;Rothmeier&lt;/Author&gt;&lt;Year&gt;2013&lt;/Year&gt;&lt;RecNum&gt;5661&lt;/RecNum&gt;&lt;DisplayText&gt;(Rothmeier&lt;style face="italic"&gt; et al.&lt;/style&gt;, 2013)&lt;/DisplayText&gt;&lt;record&gt;&lt;rec-number&gt;5661&lt;/rec-number&gt;&lt;foreign-keys&gt;&lt;key app="EN" db-id="vfpf0pd0twdt25e5z5hvvwwmfr2e0r5dz29x" timestamp="1385217229"&gt;5661&lt;/key&gt;&lt;/foreign-keys&gt;&lt;ref-type name="Journal Article"&gt;17&lt;/ref-type&gt;&lt;contributors&gt;&lt;authors&gt;&lt;author&gt;Rothmeier, E.&lt;/author&gt;&lt;author&gt;Pfaffinger, G.&lt;/author&gt;&lt;author&gt;Hoffmann, C.&lt;/author&gt;&lt;author&gt;Harrison, C. F.&lt;/author&gt;&lt;author&gt;Grabmayr, H.&lt;/author&gt;&lt;author&gt;Repnik, U.&lt;/author&gt;&lt;author&gt;Hannemann, M.&lt;/author&gt;&lt;author&gt;Wölke, S.&lt;/author&gt;&lt;author&gt;Bausch, A.&lt;/author&gt;&lt;author&gt;Griffiths, G.&lt;/author&gt;&lt;author&gt;Müller-Taubenberger, A.&lt;/author&gt;&lt;author&gt;Itzen, A.&lt;/author&gt;&lt;author&gt;Hilbi, H.&lt;/author&gt;&lt;/authors&gt;&lt;/contributors&gt;&lt;auth-address&gt;Max von Pettenkofer-Institute, Department of Medicine, Ludwig-Maximilians Universitat Munchen, Munchen, Germany.&lt;/auth-address&gt;&lt;titles&gt;&lt;title&gt;Activation of Ran GTPase by a Legionella effector promotes microtubule polymerization, pathogen vacuole motility and infection&lt;/title&gt;&lt;secondary-title&gt;PLoS Pathog&lt;/secondary-title&gt;&lt;/titles&gt;&lt;periodical&gt;&lt;full-title&gt;PLoS Pathog&lt;/full-title&gt;&lt;/periodical&gt;&lt;pages&gt;e1003598&lt;/pages&gt;&lt;volume&gt;9&lt;/volume&gt;&lt;number&gt;9&lt;/number&gt;&lt;edition&gt;2013/09/27&lt;/edition&gt;&lt;dates&gt;&lt;year&gt;2013&lt;/year&gt;&lt;pub-dates&gt;&lt;date&gt;Sep&lt;/date&gt;&lt;/pub-dates&gt;&lt;/dates&gt;&lt;isbn&gt;1553-7374 (Electronic)&amp;#xD;1553-7366 (Linking)&lt;/isbn&gt;&lt;accession-num&gt;24068924&lt;/accession-num&gt;&lt;urls&gt;&lt;related-urls&gt;&lt;url&gt;http://www.ncbi.nlm.nih.gov/pubmed/24068924&lt;/url&gt;&lt;/related-urls&gt;&lt;/urls&gt;&lt;custom2&gt;3777869&lt;/custom2&gt;&lt;electronic-resource-num&gt;10.1371/journal.ppat.1003598&amp;#xD;PPATHOGENS-D-13-00644 [pii]&lt;/electronic-resource-num&gt;&lt;language&gt;eng&lt;/language&gt;&lt;/record&gt;&lt;/Cite&gt;&lt;/EndNote&gt;</w:instrText>
            </w:r>
            <w:r w:rsidRPr="001F7216">
              <w:rPr>
                <w:rFonts w:ascii="Times New Roman" w:eastAsiaTheme="minorHAnsi" w:hAnsi="Times New Roman"/>
                <w:noProof/>
                <w:szCs w:val="24"/>
                <w:lang w:val="de-CH"/>
              </w:rPr>
              <w:fldChar w:fldCharType="separate"/>
            </w:r>
            <w:r w:rsidRPr="001F7216">
              <w:rPr>
                <w:rFonts w:ascii="Times New Roman" w:eastAsiaTheme="minorHAnsi" w:hAnsi="Times New Roman"/>
                <w:noProof/>
                <w:szCs w:val="24"/>
                <w:lang w:val="de-CH"/>
              </w:rPr>
              <w:t>(Rothmeier et al., 2013)</w:t>
            </w:r>
            <w:r w:rsidRPr="001F7216">
              <w:rPr>
                <w:rFonts w:ascii="Times New Roman" w:eastAsiaTheme="minorHAnsi" w:hAnsi="Times New Roman"/>
                <w:noProof/>
                <w:szCs w:val="24"/>
              </w:rPr>
              <w:fldChar w:fldCharType="end"/>
            </w:r>
          </w:p>
        </w:tc>
      </w:tr>
      <w:tr w:rsidR="003E6A05" w:rsidRPr="001F7216" w14:paraId="74A87DE1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69DC160E" w14:textId="0D9A5D55" w:rsidR="003E6A05" w:rsidRPr="001F7216" w:rsidRDefault="003E6A05" w:rsidP="00A979DB">
            <w:pPr>
              <w:spacing w:line="300" w:lineRule="auto"/>
              <w:ind w:left="142"/>
              <w:jc w:val="both"/>
              <w:rPr>
                <w:rFonts w:ascii="Times New Roman" w:eastAsia="Calibri" w:hAnsi="Times New Roman"/>
                <w:szCs w:val="24"/>
                <w:lang w:val="de-CH"/>
              </w:rPr>
            </w:pPr>
            <w:r w:rsidRPr="001F7216">
              <w:rPr>
                <w:rFonts w:ascii="Times New Roman" w:eastAsia="Calibri" w:hAnsi="Times New Roman"/>
                <w:szCs w:val="24"/>
                <w:lang w:val="de-CH"/>
              </w:rPr>
              <w:t>pER017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3B46FBF1" w14:textId="30E636EC" w:rsidR="003E6A05" w:rsidRPr="001F7216" w:rsidRDefault="003E6A05" w:rsidP="00A979DB">
            <w:pPr>
              <w:spacing w:line="300" w:lineRule="auto"/>
              <w:jc w:val="both"/>
              <w:rPr>
                <w:rFonts w:ascii="Times New Roman" w:hAnsi="Times New Roman"/>
                <w:iCs/>
                <w:szCs w:val="24"/>
                <w:lang w:val="fr-CH"/>
              </w:rPr>
            </w:pPr>
            <w:r w:rsidRPr="001F7216">
              <w:rPr>
                <w:rFonts w:ascii="Times New Roman" w:eastAsia="Calibri" w:hAnsi="Times New Roman"/>
                <w:szCs w:val="24"/>
              </w:rPr>
              <w:t>pDXA-</w:t>
            </w:r>
            <w:r w:rsidRPr="001F7216">
              <w:rPr>
                <w:rFonts w:ascii="Times New Roman" w:eastAsia="Calibri" w:hAnsi="Times New Roman"/>
                <w:i/>
                <w:szCs w:val="24"/>
              </w:rPr>
              <w:t>gfp</w:t>
            </w:r>
            <w:r w:rsidRPr="001F7216">
              <w:rPr>
                <w:rFonts w:ascii="Times New Roman" w:eastAsia="Calibri" w:hAnsi="Times New Roman"/>
                <w:szCs w:val="24"/>
              </w:rPr>
              <w:t>-</w:t>
            </w:r>
            <w:r w:rsidRPr="001F7216">
              <w:rPr>
                <w:rFonts w:ascii="Times New Roman" w:eastAsia="Calibri" w:hAnsi="Times New Roman"/>
                <w:i/>
                <w:szCs w:val="24"/>
              </w:rPr>
              <w:t>legG1</w:t>
            </w:r>
            <w:r w:rsidRPr="001F7216">
              <w:rPr>
                <w:rFonts w:ascii="Times New Roman" w:eastAsia="Calibri" w:hAnsi="Times New Roman"/>
                <w:szCs w:val="24"/>
              </w:rPr>
              <w:t>, Amp</w:t>
            </w:r>
            <w:r w:rsidRPr="001F7216">
              <w:rPr>
                <w:rFonts w:ascii="Times New Roman" w:eastAsia="Calibri" w:hAnsi="Times New Roman"/>
                <w:szCs w:val="24"/>
                <w:vertAlign w:val="superscript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2D3C12C3" w14:textId="2A664FA3" w:rsidR="003E6A05" w:rsidRPr="001F7216" w:rsidRDefault="00BD11FA" w:rsidP="00A979DB">
            <w:pPr>
              <w:spacing w:line="300" w:lineRule="auto"/>
              <w:jc w:val="both"/>
              <w:rPr>
                <w:rFonts w:ascii="Times New Roman" w:eastAsia="Calibri" w:hAnsi="Times New Roman"/>
                <w:szCs w:val="24"/>
                <w:lang w:val="de-CH"/>
              </w:rPr>
            </w:pPr>
            <w:r w:rsidRPr="001F7216">
              <w:rPr>
                <w:rFonts w:ascii="Times New Roman" w:eastAsiaTheme="minorHAnsi" w:hAnsi="Times New Roman"/>
                <w:noProof/>
                <w:szCs w:val="24"/>
                <w:lang w:val="de-CH"/>
              </w:rPr>
              <w:fldChar w:fldCharType="begin">
                <w:fldData xml:space="preserve">PEVuZE5vdGU+PENpdGU+PEF1dGhvcj5Td2FydDwvQXV0aG9yPjxZZWFyPjIwMjA8L1llYXI+PFJl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</w:fldData>
              </w:fldChar>
            </w:r>
            <w:r w:rsidRPr="001F7216">
              <w:rPr>
                <w:rFonts w:ascii="Times New Roman" w:eastAsiaTheme="minorHAnsi" w:hAnsi="Times New Roman"/>
                <w:noProof/>
                <w:szCs w:val="24"/>
                <w:lang w:val="de-CH"/>
              </w:rPr>
              <w:instrText xml:space="preserve"> ADDIN EN.CITE </w:instrText>
            </w:r>
            <w:r w:rsidRPr="001F7216">
              <w:rPr>
                <w:rFonts w:ascii="Times New Roman" w:eastAsiaTheme="minorHAnsi" w:hAnsi="Times New Roman"/>
                <w:noProof/>
                <w:szCs w:val="24"/>
                <w:lang w:val="de-CH"/>
              </w:rPr>
              <w:fldChar w:fldCharType="begin">
                <w:fldData xml:space="preserve">PEVuZE5vdGU+PENpdGU+PEF1dGhvcj5Td2FydDwvQXV0aG9yPjxZZWFyPjIwMjA8L1llYXI+PFJl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</w:fldData>
              </w:fldChar>
            </w:r>
            <w:r w:rsidRPr="001F7216">
              <w:rPr>
                <w:rFonts w:ascii="Times New Roman" w:eastAsiaTheme="minorHAnsi" w:hAnsi="Times New Roman"/>
                <w:noProof/>
                <w:szCs w:val="24"/>
                <w:lang w:val="de-CH"/>
              </w:rPr>
              <w:instrText xml:space="preserve"> ADDIN EN.CITE.DATA </w:instrText>
            </w:r>
            <w:r w:rsidRPr="001F7216">
              <w:rPr>
                <w:rFonts w:ascii="Times New Roman" w:eastAsiaTheme="minorHAnsi" w:hAnsi="Times New Roman"/>
                <w:noProof/>
                <w:szCs w:val="24"/>
              </w:rPr>
            </w:r>
            <w:r w:rsidRPr="001F7216">
              <w:rPr>
                <w:rFonts w:ascii="Times New Roman" w:eastAsiaTheme="minorHAnsi" w:hAnsi="Times New Roman"/>
                <w:noProof/>
                <w:szCs w:val="24"/>
              </w:rPr>
              <w:fldChar w:fldCharType="end"/>
            </w:r>
            <w:r w:rsidRPr="001F7216">
              <w:rPr>
                <w:rFonts w:ascii="Times New Roman" w:eastAsiaTheme="minorHAnsi" w:hAnsi="Times New Roman"/>
                <w:noProof/>
                <w:szCs w:val="24"/>
                <w:lang w:val="de-CH"/>
              </w:rPr>
            </w:r>
            <w:r w:rsidRPr="001F7216">
              <w:rPr>
                <w:rFonts w:ascii="Times New Roman" w:eastAsiaTheme="minorHAnsi" w:hAnsi="Times New Roman"/>
                <w:noProof/>
                <w:szCs w:val="24"/>
                <w:lang w:val="de-CH"/>
              </w:rPr>
              <w:fldChar w:fldCharType="separate"/>
            </w:r>
            <w:r w:rsidRPr="001F7216">
              <w:rPr>
                <w:rFonts w:ascii="Times New Roman" w:eastAsiaTheme="minorHAnsi" w:hAnsi="Times New Roman"/>
                <w:noProof/>
                <w:szCs w:val="24"/>
                <w:lang w:val="de-CH"/>
              </w:rPr>
              <w:t>(Swart et al, 2020)</w:t>
            </w:r>
            <w:r w:rsidRPr="001F7216">
              <w:rPr>
                <w:rFonts w:ascii="Times New Roman" w:eastAsiaTheme="minorHAnsi" w:hAnsi="Times New Roman"/>
                <w:noProof/>
                <w:szCs w:val="24"/>
              </w:rPr>
              <w:fldChar w:fldCharType="end"/>
            </w:r>
          </w:p>
        </w:tc>
      </w:tr>
      <w:tr w:rsidR="00487305" w:rsidRPr="001F7216" w14:paraId="2119534A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079BA965" w14:textId="77777777" w:rsidR="00487305" w:rsidRPr="001F7216" w:rsidRDefault="00487305" w:rsidP="00A979DB">
            <w:pPr>
              <w:spacing w:line="300" w:lineRule="auto"/>
              <w:ind w:left="142"/>
              <w:jc w:val="both"/>
              <w:rPr>
                <w:rFonts w:ascii="Times New Roman" w:eastAsia="Calibri" w:hAnsi="Times New Roman"/>
                <w:szCs w:val="24"/>
                <w:lang w:val="de-CH"/>
              </w:rPr>
            </w:pPr>
            <w:r w:rsidRPr="001F7216">
              <w:rPr>
                <w:rFonts w:ascii="Times New Roman" w:eastAsia="Calibri" w:hAnsi="Times New Roman"/>
                <w:szCs w:val="24"/>
                <w:lang w:val="de-CH"/>
              </w:rPr>
              <w:t>pHK101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79BE3120" w14:textId="409EC727" w:rsidR="00487305" w:rsidRPr="001F7216" w:rsidRDefault="00487305" w:rsidP="00A979DB">
            <w:pPr>
              <w:spacing w:line="300" w:lineRule="auto"/>
              <w:jc w:val="both"/>
              <w:rPr>
                <w:rFonts w:ascii="Times New Roman" w:eastAsiaTheme="minorHAnsi" w:hAnsi="Times New Roman"/>
                <w:szCs w:val="24"/>
                <w:lang w:val="de-CH"/>
              </w:rPr>
            </w:pPr>
            <w:r w:rsidRPr="001F7216">
              <w:rPr>
                <w:rFonts w:ascii="Times New Roman" w:eastAsiaTheme="minorHAnsi" w:hAnsi="Times New Roman"/>
                <w:szCs w:val="24"/>
                <w:lang w:val="de-CH"/>
              </w:rPr>
              <w:t>pDM317-</w:t>
            </w:r>
            <w:r w:rsidR="002339DC" w:rsidRPr="001F7216">
              <w:rPr>
                <w:rFonts w:ascii="Times New Roman" w:eastAsiaTheme="minorHAnsi" w:hAnsi="Times New Roman"/>
                <w:i/>
                <w:szCs w:val="24"/>
                <w:lang w:val="de-CH"/>
              </w:rPr>
              <w:t>gfp</w:t>
            </w:r>
            <w:r w:rsidR="002339DC" w:rsidRPr="001F7216">
              <w:rPr>
                <w:rFonts w:ascii="Times New Roman" w:eastAsiaTheme="minorHAnsi" w:hAnsi="Times New Roman"/>
                <w:szCs w:val="24"/>
                <w:lang w:val="de-CH"/>
              </w:rPr>
              <w:t>-</w:t>
            </w:r>
            <w:r w:rsidRPr="001F7216">
              <w:rPr>
                <w:rFonts w:ascii="Times New Roman" w:eastAsiaTheme="minorHAnsi" w:hAnsi="Times New Roman"/>
                <w:i/>
                <w:szCs w:val="24"/>
                <w:lang w:val="de-CH"/>
              </w:rPr>
              <w:t>plin</w:t>
            </w:r>
            <w:r w:rsidRPr="001F7216">
              <w:rPr>
                <w:rFonts w:ascii="Times New Roman" w:eastAsiaTheme="minorHAnsi" w:hAnsi="Times New Roman"/>
                <w:szCs w:val="24"/>
                <w:lang w:val="de-CH"/>
              </w:rPr>
              <w:t>,</w:t>
            </w:r>
            <w:r w:rsidRPr="001F7216">
              <w:rPr>
                <w:rFonts w:ascii="Times New Roman" w:hAnsi="Times New Roman"/>
                <w:lang w:val="de-CH"/>
              </w:rPr>
              <w:t xml:space="preserve"> G418</w:t>
            </w:r>
            <w:r w:rsidRPr="001F7216">
              <w:rPr>
                <w:rFonts w:ascii="Times New Roman" w:hAnsi="Times New Roman"/>
                <w:vertAlign w:val="superscript"/>
                <w:lang w:val="de-CH"/>
              </w:rPr>
              <w:t>R</w:t>
            </w:r>
            <w:r w:rsidRPr="001F7216">
              <w:rPr>
                <w:rFonts w:ascii="Times New Roman" w:hAnsi="Times New Roman"/>
                <w:lang w:val="de-CH"/>
              </w:rPr>
              <w:t>, Amp</w:t>
            </w:r>
            <w:r w:rsidRPr="001F7216">
              <w:rPr>
                <w:rFonts w:ascii="Times New Roman" w:hAnsi="Times New Roman"/>
                <w:vertAlign w:val="superscript"/>
                <w:lang w:val="de-CH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106F83A0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eastAsia="Calibri" w:hAnsi="Times New Roman"/>
                <w:szCs w:val="24"/>
                <w:lang w:val="de-CH"/>
              </w:rPr>
              <w:fldChar w:fldCharType="begin"/>
            </w:r>
            <w:r w:rsidRPr="001F7216">
              <w:rPr>
                <w:rFonts w:ascii="Times New Roman" w:eastAsia="Calibri" w:hAnsi="Times New Roman"/>
                <w:szCs w:val="24"/>
                <w:lang w:val="de-CH"/>
              </w:rPr>
              <w:instrText xml:space="preserve"> ADDIN EN.CITE &lt;EndNote&gt;&lt;Cite&gt;&lt;Author&gt;Koliwer-Brandl&lt;/Author&gt;&lt;Year&gt;2019&lt;/Year&gt;&lt;RecNum&gt;8583&lt;/RecNum&gt;&lt;DisplayText&gt;(Koliwer-Brandl et al., 2019)&lt;/DisplayText&gt;&lt;record&gt;&lt;rec-number&gt;8583&lt;/rec-number&gt;&lt;foreign-keys&gt;&lt;key app="EN" db-id="vfpf0pd0twdt25e5z5hvvwwmfr2e0r5dz29x" timestamp="1561963577"&gt;8583&lt;/key&gt;&lt;/foreign-keys&gt;&lt;ref-type name="Journal Article"&gt;17&lt;/ref-type&gt;&lt;contributors&gt;&lt;authors&gt;&lt;author&gt;Koliwer-Brandl, H.&lt;/author&gt;&lt;author&gt;Knobloch, P.&lt;/author&gt;&lt;author&gt;Barisch, C.&lt;/author&gt;&lt;author&gt;Welin, A.&lt;/author&gt;&lt;author&gt;Hanna, N.&lt;/author&gt;&lt;author&gt;Soldati, T.&lt;/author&gt;&lt;author&gt;Hilbi, H.&lt;/author&gt;&lt;/authors&gt;&lt;/contributors&gt;&lt;auth-address&gt;Faculty of Medicine, Institute of Medical Microbiology, University of Zurich, Zurich, Switzerland.&amp;#xD;Faculty of Science, Department of Biochemistry, University of Geneva, Geneva, Switzerland.&lt;/auth-address&gt;&lt;titles&gt;&lt;title&gt;Distinct Mycobacterium marinum phosphatases determine pathogen vacuole phosphoinositide pattern, phagosome maturation, and escape to the cytosol&lt;/title&gt;&lt;secondary-title&gt;Cell Microbiol&lt;/secondary-title&gt;&lt;/titles&gt;&lt;periodical&gt;&lt;full-title&gt;Cell Microbiol&lt;/full-title&gt;&lt;/periodical&gt;&lt;pages&gt;e13008&lt;/pages&gt;&lt;volume&gt;21&lt;/volume&gt;&lt;number&gt;6&lt;/number&gt;&lt;keywords&gt;&lt;keyword&gt;Acanthamoeba&lt;/keyword&gt;&lt;keyword&gt;Dictyostelium&lt;/keyword&gt;&lt;keyword&gt;Mycobacterium&lt;/keyword&gt;&lt;keyword&gt;amoeba&lt;/keyword&gt;&lt;keyword&gt;bacterial pathogenesis&lt;/keyword&gt;&lt;keyword&gt;macrophage&lt;/keyword&gt;&lt;keyword&gt;pathogen vacuole&lt;/keyword&gt;&lt;keyword&gt;phagosome&lt;/keyword&gt;&lt;keyword&gt;phosphoinositide lipid&lt;/keyword&gt;&lt;keyword&gt;tuberculosis&lt;/keyword&gt;&lt;/keywords&gt;&lt;dates&gt;&lt;year&gt;2019&lt;/year&gt;&lt;pub-dates&gt;&lt;date&gt;Jun&lt;/date&gt;&lt;/pub-dates&gt;&lt;/dates&gt;&lt;isbn&gt;1462-5822 (Electronic)&amp;#xD;1462-5814 (Linking)&lt;/isbn&gt;&lt;accession-num&gt;30656819&lt;/accession-num&gt;&lt;urls&gt;&lt;related-urls&gt;&lt;url&gt;https://www.ncbi.nlm.nih.gov/pubmed/30656819&lt;/url&gt;&lt;/related-urls&gt;&lt;/urls&gt;&lt;electronic-resource-num&gt;10.1111/cmi.13008&lt;/electronic-resource-num&gt;&lt;/record&gt;&lt;/Cite&gt;&lt;/EndNote&gt;</w:instrText>
            </w:r>
            <w:r w:rsidRPr="001F7216">
              <w:rPr>
                <w:rFonts w:ascii="Times New Roman" w:eastAsia="Calibri" w:hAnsi="Times New Roman"/>
                <w:szCs w:val="24"/>
                <w:lang w:val="de-CH"/>
              </w:rPr>
              <w:fldChar w:fldCharType="separate"/>
            </w:r>
            <w:r w:rsidRPr="001F7216">
              <w:rPr>
                <w:rFonts w:ascii="Times New Roman" w:eastAsia="Calibri" w:hAnsi="Times New Roman"/>
                <w:noProof/>
                <w:szCs w:val="24"/>
                <w:lang w:val="de-CH"/>
              </w:rPr>
              <w:t>(Koliwer-Brandl et al., 2019)</w:t>
            </w:r>
            <w:r w:rsidRPr="001F7216">
              <w:rPr>
                <w:rFonts w:ascii="Times New Roman" w:eastAsia="Calibri" w:hAnsi="Times New Roman"/>
                <w:szCs w:val="24"/>
                <w:lang w:val="de-CH"/>
              </w:rPr>
              <w:fldChar w:fldCharType="end"/>
            </w:r>
          </w:p>
        </w:tc>
      </w:tr>
      <w:tr w:rsidR="00487305" w:rsidRPr="001F7216" w14:paraId="33F42AC0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639D0044" w14:textId="77777777" w:rsidR="00487305" w:rsidRPr="001F7216" w:rsidRDefault="00487305" w:rsidP="00A979DB">
            <w:pPr>
              <w:spacing w:line="300" w:lineRule="auto"/>
              <w:ind w:left="142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eastAsia="Calibri" w:hAnsi="Times New Roman"/>
                <w:szCs w:val="24"/>
                <w:lang w:val="de-CH"/>
              </w:rPr>
              <w:t>pHK102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19202E5C" w14:textId="621FB82A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eastAsiaTheme="minorHAnsi" w:hAnsi="Times New Roman"/>
                <w:szCs w:val="24"/>
                <w:lang w:val="en-GB"/>
              </w:rPr>
              <w:t>pDM1042-</w:t>
            </w:r>
            <w:r w:rsidR="002339DC" w:rsidRPr="001F7216">
              <w:rPr>
                <w:rFonts w:ascii="Times New Roman" w:eastAsiaTheme="minorHAnsi" w:hAnsi="Times New Roman"/>
                <w:i/>
                <w:szCs w:val="24"/>
                <w:lang w:val="en-GB"/>
              </w:rPr>
              <w:t>mCherry</w:t>
            </w:r>
            <w:r w:rsidR="002339DC" w:rsidRPr="001F7216">
              <w:rPr>
                <w:rFonts w:ascii="Times New Roman" w:eastAsiaTheme="minorHAnsi" w:hAnsi="Times New Roman"/>
                <w:szCs w:val="24"/>
                <w:lang w:val="en-GB"/>
              </w:rPr>
              <w:t>-</w:t>
            </w:r>
            <w:r w:rsidRPr="001F7216">
              <w:rPr>
                <w:rFonts w:ascii="Times New Roman" w:eastAsiaTheme="minorHAnsi" w:hAnsi="Times New Roman"/>
                <w:i/>
                <w:szCs w:val="24"/>
                <w:lang w:val="en-GB"/>
              </w:rPr>
              <w:t>plin</w:t>
            </w:r>
            <w:r w:rsidRPr="001F7216">
              <w:rPr>
                <w:rFonts w:ascii="Times New Roman" w:eastAsiaTheme="minorHAnsi" w:hAnsi="Times New Roman"/>
                <w:szCs w:val="24"/>
                <w:lang w:val="en-GB"/>
              </w:rPr>
              <w:t>, Hyg</w:t>
            </w:r>
            <w:r w:rsidRPr="001F7216">
              <w:rPr>
                <w:rFonts w:ascii="Times New Roman" w:eastAsiaTheme="minorHAnsi" w:hAnsi="Times New Roman"/>
                <w:szCs w:val="24"/>
                <w:vertAlign w:val="superscript"/>
                <w:lang w:val="en-GB"/>
              </w:rPr>
              <w:t>R</w:t>
            </w:r>
            <w:r w:rsidRPr="001F7216">
              <w:rPr>
                <w:rFonts w:ascii="Times New Roman" w:hAnsi="Times New Roman"/>
              </w:rPr>
              <w:t>, Amp</w:t>
            </w:r>
            <w:r w:rsidRPr="001F7216">
              <w:rPr>
                <w:rFonts w:ascii="Times New Roman" w:hAnsi="Times New Roman"/>
                <w:vertAlign w:val="superscript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029F4A5B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eastAsia="Calibri" w:hAnsi="Times New Roman"/>
                <w:szCs w:val="24"/>
                <w:lang w:val="de-CH"/>
              </w:rPr>
              <w:fldChar w:fldCharType="begin"/>
            </w:r>
            <w:r w:rsidRPr="001F7216">
              <w:rPr>
                <w:rFonts w:ascii="Times New Roman" w:eastAsia="Calibri" w:hAnsi="Times New Roman"/>
                <w:szCs w:val="24"/>
                <w:lang w:val="de-CH"/>
              </w:rPr>
              <w:instrText xml:space="preserve"> ADDIN EN.CITE &lt;EndNote&gt;&lt;Cite&gt;&lt;Author&gt;Koliwer-Brandl&lt;/Author&gt;&lt;Year&gt;2019&lt;/Year&gt;&lt;RecNum&gt;8583&lt;/RecNum&gt;&lt;DisplayText&gt;(Koliwer-Brandl et al., 2019)&lt;/DisplayText&gt;&lt;record&gt;&lt;rec-number&gt;8583&lt;/rec-number&gt;&lt;foreign-keys&gt;&lt;key app="EN" db-id="vfpf0pd0twdt25e5z5hvvwwmfr2e0r5dz29x" timestamp="1561963577"&gt;8583&lt;/key&gt;&lt;/foreign-keys&gt;&lt;ref-type name="Journal Article"&gt;17&lt;/ref-type&gt;&lt;contributors&gt;&lt;authors&gt;&lt;author&gt;Koliwer-Brandl, H.&lt;/author&gt;&lt;author&gt;Knobloch, P.&lt;/author&gt;&lt;author&gt;Barisch, C.&lt;/author&gt;&lt;author&gt;Welin, A.&lt;/author&gt;&lt;author&gt;Hanna, N.&lt;/author&gt;&lt;author&gt;Soldati, T.&lt;/author&gt;&lt;author&gt;Hilbi, H.&lt;/author&gt;&lt;/authors&gt;&lt;/contributors&gt;&lt;auth-address&gt;Faculty of Medicine, Institute of Medical Microbiology, University of Zurich, Zurich, Switzerland.&amp;#xD;Faculty of Science, Department of Biochemistry, University of Geneva, Geneva, Switzerland.&lt;/auth-address&gt;&lt;titles&gt;&lt;title&gt;Distinct Mycobacterium marinum phosphatases determine pathogen vacuole phosphoinositide pattern, phagosome maturation, and escape to the cytosol&lt;/title&gt;&lt;secondary-title&gt;Cell Microbiol&lt;/secondary-title&gt;&lt;/titles&gt;&lt;periodical&gt;&lt;full-title&gt;Cell Microbiol&lt;/full-title&gt;&lt;/periodical&gt;&lt;pages&gt;e13008&lt;/pages&gt;&lt;volume&gt;21&lt;/volume&gt;&lt;number&gt;6&lt;/number&gt;&lt;keywords&gt;&lt;keyword&gt;Acanthamoeba&lt;/keyword&gt;&lt;keyword&gt;Dictyostelium&lt;/keyword&gt;&lt;keyword&gt;Mycobacterium&lt;/keyword&gt;&lt;keyword&gt;amoeba&lt;/keyword&gt;&lt;keyword&gt;bacterial pathogenesis&lt;/keyword&gt;&lt;keyword&gt;macrophage&lt;/keyword&gt;&lt;keyword&gt;pathogen vacuole&lt;/keyword&gt;&lt;keyword&gt;phagosome&lt;/keyword&gt;&lt;keyword&gt;phosphoinositide lipid&lt;/keyword&gt;&lt;keyword&gt;tuberculosis&lt;/keyword&gt;&lt;/keywords&gt;&lt;dates&gt;&lt;year&gt;2019&lt;/year&gt;&lt;pub-dates&gt;&lt;date&gt;Jun&lt;/date&gt;&lt;/pub-dates&gt;&lt;/dates&gt;&lt;isbn&gt;1462-5822 (Electronic)&amp;#xD;1462-5814 (Linking)&lt;/isbn&gt;&lt;accession-num&gt;30656819&lt;/accession-num&gt;&lt;urls&gt;&lt;related-urls&gt;&lt;url&gt;https://www.ncbi.nlm.nih.gov/pubmed/30656819&lt;/url&gt;&lt;/related-urls&gt;&lt;/urls&gt;&lt;electronic-resource-num&gt;10.1111/cmi.13008&lt;/electronic-resource-num&gt;&lt;/record&gt;&lt;/Cite&gt;&lt;/EndNote&gt;</w:instrText>
            </w:r>
            <w:r w:rsidRPr="001F7216">
              <w:rPr>
                <w:rFonts w:ascii="Times New Roman" w:eastAsia="Calibri" w:hAnsi="Times New Roman"/>
                <w:szCs w:val="24"/>
                <w:lang w:val="de-CH"/>
              </w:rPr>
              <w:fldChar w:fldCharType="separate"/>
            </w:r>
            <w:r w:rsidRPr="001F7216">
              <w:rPr>
                <w:rFonts w:ascii="Times New Roman" w:eastAsia="Calibri" w:hAnsi="Times New Roman"/>
                <w:noProof/>
                <w:szCs w:val="24"/>
                <w:lang w:val="de-CH"/>
              </w:rPr>
              <w:t>(Koliwer-Brandl et al., 2019)</w:t>
            </w:r>
            <w:r w:rsidRPr="001F7216">
              <w:rPr>
                <w:rFonts w:ascii="Times New Roman" w:eastAsia="Calibri" w:hAnsi="Times New Roman"/>
                <w:szCs w:val="24"/>
                <w:lang w:val="de-CH"/>
              </w:rPr>
              <w:fldChar w:fldCharType="end"/>
            </w:r>
          </w:p>
        </w:tc>
      </w:tr>
      <w:tr w:rsidR="00487305" w:rsidRPr="001F7216" w14:paraId="75EBC615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3918C93E" w14:textId="77777777" w:rsidR="00487305" w:rsidRPr="001F7216" w:rsidRDefault="00487305" w:rsidP="00A979DB">
            <w:pPr>
              <w:spacing w:line="300" w:lineRule="auto"/>
              <w:ind w:left="142"/>
              <w:jc w:val="both"/>
              <w:rPr>
                <w:rFonts w:ascii="Times New Roman" w:eastAsia="Calibri" w:hAnsi="Times New Roman"/>
                <w:szCs w:val="24"/>
              </w:rPr>
            </w:pPr>
            <w:r w:rsidRPr="001F7216">
              <w:rPr>
                <w:rFonts w:ascii="Times New Roman" w:eastAsia="Calibri" w:hAnsi="Times New Roman"/>
                <w:szCs w:val="24"/>
              </w:rPr>
              <w:t>pHK121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06ED1091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eastAsia="Calibri" w:hAnsi="Times New Roman"/>
                <w:szCs w:val="24"/>
              </w:rPr>
              <w:t>pDM323-</w:t>
            </w:r>
            <w:r w:rsidRPr="001F7216">
              <w:rPr>
                <w:rFonts w:ascii="Times New Roman" w:eastAsia="Calibri" w:hAnsi="Times New Roman"/>
                <w:i/>
                <w:szCs w:val="24"/>
              </w:rPr>
              <w:t>amtA</w:t>
            </w:r>
            <w:r w:rsidRPr="001F7216">
              <w:rPr>
                <w:rFonts w:ascii="Times New Roman" w:eastAsia="Calibri" w:hAnsi="Times New Roman"/>
                <w:szCs w:val="24"/>
              </w:rPr>
              <w:t>-</w:t>
            </w:r>
            <w:r w:rsidRPr="001F7216">
              <w:rPr>
                <w:rFonts w:ascii="Times New Roman" w:eastAsia="Calibri" w:hAnsi="Times New Roman"/>
                <w:i/>
                <w:szCs w:val="24"/>
              </w:rPr>
              <w:t xml:space="preserve">gfp, </w:t>
            </w:r>
            <w:r w:rsidRPr="001F7216">
              <w:rPr>
                <w:rFonts w:ascii="Times New Roman" w:hAnsi="Times New Roman"/>
              </w:rPr>
              <w:t>G418</w:t>
            </w:r>
            <w:r w:rsidRPr="001F7216">
              <w:rPr>
                <w:rFonts w:ascii="Times New Roman" w:hAnsi="Times New Roman"/>
                <w:vertAlign w:val="superscript"/>
              </w:rPr>
              <w:t>R</w:t>
            </w:r>
            <w:r w:rsidRPr="001F7216">
              <w:rPr>
                <w:rFonts w:ascii="Times New Roman" w:hAnsi="Times New Roman"/>
              </w:rPr>
              <w:t>, Amp</w:t>
            </w:r>
            <w:r w:rsidRPr="001F7216">
              <w:rPr>
                <w:rFonts w:ascii="Times New Roman" w:hAnsi="Times New Roman"/>
                <w:vertAlign w:val="superscript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4FA13143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eastAsia="Calibri" w:hAnsi="Times New Roman"/>
                <w:szCs w:val="24"/>
                <w:lang w:val="de-CH"/>
              </w:rPr>
              <w:fldChar w:fldCharType="begin"/>
            </w:r>
            <w:r w:rsidRPr="001F7216">
              <w:rPr>
                <w:rFonts w:ascii="Times New Roman" w:eastAsia="Calibri" w:hAnsi="Times New Roman"/>
                <w:szCs w:val="24"/>
                <w:lang w:val="de-CH"/>
              </w:rPr>
              <w:instrText xml:space="preserve"> ADDIN EN.CITE &lt;EndNote&gt;&lt;Cite&gt;&lt;Author&gt;Koliwer-Brandl&lt;/Author&gt;&lt;Year&gt;2019&lt;/Year&gt;&lt;RecNum&gt;8583&lt;/RecNum&gt;&lt;DisplayText&gt;(Koliwer-Brandl et al., 2019)&lt;/DisplayText&gt;&lt;record&gt;&lt;rec-number&gt;8583&lt;/rec-number&gt;&lt;foreign-keys&gt;&lt;key app="EN" db-id="vfpf0pd0twdt25e5z5hvvwwmfr2e0r5dz29x" timestamp="1561963577"&gt;8583&lt;/key&gt;&lt;/foreign-keys&gt;&lt;ref-type name="Journal Article"&gt;17&lt;/ref-type&gt;&lt;contributors&gt;&lt;authors&gt;&lt;author&gt;Koliwer-Brandl, H.&lt;/author&gt;&lt;author&gt;Knobloch, P.&lt;/author&gt;&lt;author&gt;Barisch, C.&lt;/author&gt;&lt;author&gt;Welin, A.&lt;/author&gt;&lt;author&gt;Hanna, N.&lt;/author&gt;&lt;author&gt;Soldati, T.&lt;/author&gt;&lt;author&gt;Hilbi, H.&lt;/author&gt;&lt;/authors&gt;&lt;/contributors&gt;&lt;auth-address&gt;Faculty of Medicine, Institute of Medical Microbiology, University of Zurich, Zurich, Switzerland.&amp;#xD;Faculty of Science, Department of Biochemistry, University of Geneva, Geneva, Switzerland.&lt;/auth-address&gt;&lt;titles&gt;&lt;title&gt;Distinct Mycobacterium marinum phosphatases determine pathogen vacuole phosphoinositide pattern, phagosome maturation, and escape to the cytosol&lt;/title&gt;&lt;secondary-title&gt;Cell Microbiol&lt;/secondary-title&gt;&lt;/titles&gt;&lt;periodical&gt;&lt;full-title&gt;Cell Microbiol&lt;/full-title&gt;&lt;/periodical&gt;&lt;pages&gt;e13008&lt;/pages&gt;&lt;volume&gt;21&lt;/volume&gt;&lt;number&gt;6&lt;/number&gt;&lt;keywords&gt;&lt;keyword&gt;Acanthamoeba&lt;/keyword&gt;&lt;keyword&gt;Dictyostelium&lt;/keyword&gt;&lt;keyword&gt;Mycobacterium&lt;/keyword&gt;&lt;keyword&gt;amoeba&lt;/keyword&gt;&lt;keyword&gt;bacterial pathogenesis&lt;/keyword&gt;&lt;keyword&gt;macrophage&lt;/keyword&gt;&lt;keyword&gt;pathogen vacuole&lt;/keyword&gt;&lt;keyword&gt;phagosome&lt;/keyword&gt;&lt;keyword&gt;phosphoinositide lipid&lt;/keyword&gt;&lt;keyword&gt;tuberculosis&lt;/keyword&gt;&lt;/keywords&gt;&lt;dates&gt;&lt;year&gt;2019&lt;/year&gt;&lt;pub-dates&gt;&lt;date&gt;Jun&lt;/date&gt;&lt;/pub-dates&gt;&lt;/dates&gt;&lt;isbn&gt;1462-5822 (Electronic)&amp;#xD;1462-5814 (Linking)&lt;/isbn&gt;&lt;accession-num&gt;30656819&lt;/accession-num&gt;&lt;urls&gt;&lt;related-urls&gt;&lt;url&gt;https://www.ncbi.nlm.nih.gov/pubmed/30656819&lt;/url&gt;&lt;/related-urls&gt;&lt;/urls&gt;&lt;electronic-resource-num&gt;10.1111/cmi.13008&lt;/electronic-resource-num&gt;&lt;/record&gt;&lt;/Cite&gt;&lt;/EndNote&gt;</w:instrText>
            </w:r>
            <w:r w:rsidRPr="001F7216">
              <w:rPr>
                <w:rFonts w:ascii="Times New Roman" w:eastAsia="Calibri" w:hAnsi="Times New Roman"/>
                <w:szCs w:val="24"/>
                <w:lang w:val="de-CH"/>
              </w:rPr>
              <w:fldChar w:fldCharType="separate"/>
            </w:r>
            <w:r w:rsidRPr="001F7216">
              <w:rPr>
                <w:rFonts w:ascii="Times New Roman" w:eastAsia="Calibri" w:hAnsi="Times New Roman"/>
                <w:noProof/>
                <w:szCs w:val="24"/>
                <w:lang w:val="de-CH"/>
              </w:rPr>
              <w:t>(Koliwer-Brandl et al., 2019)</w:t>
            </w:r>
            <w:r w:rsidRPr="001F7216">
              <w:rPr>
                <w:rFonts w:ascii="Times New Roman" w:eastAsia="Calibri" w:hAnsi="Times New Roman"/>
                <w:szCs w:val="24"/>
                <w:lang w:val="de-CH"/>
              </w:rPr>
              <w:fldChar w:fldCharType="end"/>
            </w:r>
          </w:p>
        </w:tc>
      </w:tr>
      <w:tr w:rsidR="00487305" w:rsidRPr="001F7216" w14:paraId="6E5D78F6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711AFF4C" w14:textId="77777777" w:rsidR="00487305" w:rsidRPr="001F7216" w:rsidRDefault="00487305" w:rsidP="00A979DB">
            <w:pPr>
              <w:spacing w:line="300" w:lineRule="auto"/>
              <w:ind w:left="142"/>
              <w:jc w:val="both"/>
              <w:rPr>
                <w:rFonts w:ascii="Times New Roman" w:eastAsia="Calibri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pLAW344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33C10790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eastAsia="Calibri" w:hAnsi="Times New Roman"/>
                <w:szCs w:val="24"/>
                <w:lang w:val="fr-CH"/>
              </w:rPr>
            </w:pPr>
            <w:r w:rsidRPr="001F7216">
              <w:rPr>
                <w:rFonts w:ascii="Times New Roman" w:hAnsi="Times New Roman"/>
                <w:i/>
                <w:szCs w:val="24"/>
                <w:lang w:val="fr-CH"/>
              </w:rPr>
              <w:t>oriT</w:t>
            </w:r>
            <w:r w:rsidRPr="001F7216">
              <w:rPr>
                <w:rFonts w:ascii="Times New Roman" w:hAnsi="Times New Roman"/>
                <w:szCs w:val="24"/>
                <w:lang w:val="fr-CH"/>
              </w:rPr>
              <w:t xml:space="preserve"> (RK2), </w:t>
            </w:r>
            <w:r w:rsidRPr="001F7216">
              <w:rPr>
                <w:rFonts w:ascii="Times New Roman" w:hAnsi="Times New Roman"/>
                <w:i/>
                <w:szCs w:val="24"/>
                <w:lang w:val="fr-CH"/>
              </w:rPr>
              <w:t xml:space="preserve">oriR </w:t>
            </w:r>
            <w:r w:rsidRPr="001F7216">
              <w:rPr>
                <w:rFonts w:ascii="Times New Roman" w:hAnsi="Times New Roman"/>
                <w:szCs w:val="24"/>
                <w:lang w:val="fr-CH"/>
              </w:rPr>
              <w:t xml:space="preserve">(ColE1), </w:t>
            </w:r>
            <w:r w:rsidRPr="001F7216">
              <w:rPr>
                <w:rFonts w:ascii="Times New Roman" w:hAnsi="Times New Roman"/>
                <w:i/>
                <w:szCs w:val="24"/>
                <w:lang w:val="fr-CH"/>
              </w:rPr>
              <w:t>sacB</w:t>
            </w:r>
            <w:r w:rsidRPr="001F7216">
              <w:rPr>
                <w:rFonts w:ascii="Times New Roman" w:hAnsi="Times New Roman"/>
                <w:szCs w:val="24"/>
                <w:lang w:val="fr-CH"/>
              </w:rPr>
              <w:t>, Cam</w:t>
            </w:r>
            <w:r w:rsidRPr="001F7216">
              <w:rPr>
                <w:rFonts w:ascii="Times New Roman" w:hAnsi="Times New Roman"/>
                <w:szCs w:val="24"/>
                <w:vertAlign w:val="superscript"/>
                <w:lang w:val="fr-CH"/>
              </w:rPr>
              <w:t>R</w:t>
            </w:r>
            <w:r w:rsidRPr="001F7216">
              <w:rPr>
                <w:rFonts w:ascii="Times New Roman" w:hAnsi="Times New Roman"/>
                <w:szCs w:val="24"/>
                <w:lang w:val="fr-CH"/>
              </w:rPr>
              <w:t>, Amp</w:t>
            </w:r>
            <w:r w:rsidRPr="001F7216">
              <w:rPr>
                <w:rFonts w:ascii="Times New Roman" w:hAnsi="Times New Roman"/>
                <w:szCs w:val="24"/>
                <w:vertAlign w:val="superscript"/>
                <w:lang w:val="fr-CH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0F4BEA05" w14:textId="77777777" w:rsidR="00487305" w:rsidRPr="001F7216" w:rsidRDefault="00487305" w:rsidP="00A979DB">
            <w:pPr>
              <w:spacing w:line="300" w:lineRule="auto"/>
              <w:jc w:val="both"/>
              <w:rPr>
                <w:rFonts w:ascii="Times New Roman" w:eastAsia="Calibri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fldChar w:fldCharType="begin"/>
            </w:r>
            <w:r w:rsidRPr="001F7216">
              <w:rPr>
                <w:rFonts w:ascii="Times New Roman" w:hAnsi="Times New Roman"/>
                <w:szCs w:val="24"/>
                <w:lang w:val="de-CH"/>
              </w:rPr>
              <w:instrText xml:space="preserve"> ADDIN EN.CITE &lt;EndNote&gt;&lt;Cite&gt;&lt;Author&gt;Wiater&lt;/Author&gt;&lt;Year&gt;1994&lt;/Year&gt;&lt;RecNum&gt;1981&lt;/RecNum&gt;&lt;DisplayText&gt;(Wiater et al., 1994)&lt;/DisplayText&gt;&lt;record&gt;&lt;rec-number&gt;1981&lt;/rec-number&gt;&lt;foreign-keys&gt;&lt;key app="EN" db-id="vfpf0pd0twdt25e5z5hvvwwmfr2e0r5dz29x" timestamp="0"&gt;1981&lt;/key&gt;&lt;/foreign-keys&gt;&lt;ref-type name="Journal Article"&gt;17&lt;/ref-type&gt;&lt;contributors&gt;&lt;authors&gt;&lt;author&gt;Wiater, L. A.&lt;/author&gt;&lt;author&gt;Sadosky, A. B.&lt;/author&gt;&lt;author&gt;Shuman, H. A.&lt;/author&gt;&lt;/authors&gt;&lt;/contributors&gt;&lt;titles&gt;&lt;title&gt;&lt;style face="normal" font="default" size="100%"&gt;Mutagenesis of &lt;/style&gt;&lt;style face="italic" font="default" size="100%"&gt;Legionella pneumophila&lt;/style&gt;&lt;style face="normal" font="default" size="100%"&gt; using Tn&lt;/style&gt;&lt;style face="italic" font="default" size="100%"&gt;903&lt;/style&gt;&lt;style face="normal" font="default" size="100%"&gt;dll&lt;/style&gt;&lt;style face="italic" font="default" size="100%"&gt;lacZ&lt;/style&gt;&lt;style face="normal" font="default" size="100%"&gt;: identification of a growth-phase-regulated pigmentation gene&lt;/style&gt;&lt;/title&gt;&lt;secondary-title&gt;Mol Microbiol&lt;/secondary-title&gt;&lt;/titles&gt;&lt;periodical&gt;&lt;full-title&gt;Mol Microbiol&lt;/full-title&gt;&lt;abbr-1&gt;Molecular microbiology&lt;/abbr-1&gt;&lt;/periodical&gt;&lt;pages&gt;641-653&lt;/pages&gt;&lt;volume&gt;11&lt;/volume&gt;&lt;number&gt;4&lt;/number&gt;&lt;keywords&gt;&lt;keyword&gt;Alleles&lt;/keyword&gt;&lt;keyword&gt;*DNA Transposable Elements&lt;/keyword&gt;&lt;keyword&gt;*Genes, Bacterial&lt;/keyword&gt;&lt;keyword&gt;Human&lt;/keyword&gt;&lt;keyword&gt;Legionella pneumophila/growth &amp;amp; development/*genetics&lt;/keyword&gt;&lt;keyword&gt;Monocytes/microbiology&lt;/keyword&gt;&lt;keyword&gt;*Mutagenesis, Insertional&lt;/keyword&gt;&lt;keyword&gt;Phenotype&lt;/keyword&gt;&lt;keyword&gt;Pigments/*metabolism&lt;/keyword&gt;&lt;keyword&gt;Recombinant Fusion Proteins/biosynthesis/genetics&lt;/keyword&gt;&lt;keyword&gt;Support, Non-U.S. Gov&amp;apos;t&lt;/keyword&gt;&lt;keyword&gt;Support, U.S. Gov&amp;apos;t, P.H.S.&lt;/keyword&gt;&lt;keyword&gt;Tumor Cells, Cultured&lt;/keyword&gt;&lt;/keywords&gt;&lt;dates&gt;&lt;year&gt;1994&lt;/year&gt;&lt;/dates&gt;&lt;label&gt;94254721&lt;/label&gt;&lt;urls&gt;&lt;/urls&gt;&lt;/record&gt;&lt;/Cite&gt;&lt;/EndNote&gt;</w:instrTex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  <w:szCs w:val="24"/>
                <w:lang w:val="de-CH"/>
              </w:rPr>
              <w:t>(Wiater et al., 1994)</w: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fldChar w:fldCharType="end"/>
            </w:r>
          </w:p>
        </w:tc>
      </w:tr>
      <w:tr w:rsidR="00291A69" w:rsidRPr="001F7216" w14:paraId="56B17275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0F01DE08" w14:textId="174BD408" w:rsidR="00291A69" w:rsidRPr="001F7216" w:rsidRDefault="00291A69" w:rsidP="00A979DB">
            <w:pPr>
              <w:spacing w:line="300" w:lineRule="auto"/>
              <w:ind w:left="142"/>
              <w:jc w:val="both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pLS110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55AF8676" w14:textId="70436B73" w:rsidR="00291A69" w:rsidRPr="001F7216" w:rsidRDefault="00291A69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iCs/>
                <w:szCs w:val="24"/>
                <w:lang w:val="de-CH"/>
              </w:rPr>
              <w:t>pDM317-</w:t>
            </w:r>
            <w:r w:rsidRPr="001F7216">
              <w:rPr>
                <w:rFonts w:ascii="Times New Roman" w:hAnsi="Times New Roman"/>
                <w:i/>
                <w:szCs w:val="24"/>
                <w:lang w:val="de-CH"/>
              </w:rPr>
              <w:t>gfp</w:t>
            </w:r>
            <w:r w:rsidRPr="001F7216">
              <w:rPr>
                <w:rFonts w:ascii="Times New Roman" w:hAnsi="Times New Roman"/>
                <w:iCs/>
                <w:szCs w:val="24"/>
                <w:lang w:val="de-CH"/>
              </w:rPr>
              <w:t>-</w:t>
            </w:r>
            <w:r w:rsidRPr="001F7216">
              <w:rPr>
                <w:rFonts w:ascii="Times New Roman" w:hAnsi="Times New Roman"/>
                <w:i/>
                <w:szCs w:val="24"/>
                <w:lang w:val="de-CH"/>
              </w:rPr>
              <w:t>tubA</w:t>
            </w:r>
            <w:r w:rsidRPr="001F7216">
              <w:rPr>
                <w:rFonts w:ascii="Times New Roman" w:hAnsi="Times New Roman"/>
                <w:iCs/>
                <w:szCs w:val="24"/>
                <w:lang w:val="de-CH"/>
              </w:rPr>
              <w:t>, G418</w:t>
            </w:r>
            <w:r w:rsidRPr="001F7216">
              <w:rPr>
                <w:rFonts w:ascii="Times New Roman" w:hAnsi="Times New Roman"/>
                <w:iCs/>
                <w:szCs w:val="24"/>
                <w:vertAlign w:val="superscript"/>
                <w:lang w:val="de-CH"/>
              </w:rPr>
              <w:t>R</w:t>
            </w:r>
            <w:r w:rsidRPr="001F7216">
              <w:rPr>
                <w:rFonts w:ascii="Times New Roman" w:hAnsi="Times New Roman"/>
                <w:iCs/>
                <w:szCs w:val="24"/>
                <w:lang w:val="de-CH"/>
              </w:rPr>
              <w:t xml:space="preserve">, </w: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t>Amp</w:t>
            </w:r>
            <w:r w:rsidRPr="001F7216">
              <w:rPr>
                <w:rFonts w:ascii="Times New Roman" w:hAnsi="Times New Roman"/>
                <w:szCs w:val="24"/>
                <w:vertAlign w:val="superscript"/>
                <w:lang w:val="de-CH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49C6477D" w14:textId="615AB3CE" w:rsidR="00291A69" w:rsidRPr="001F7216" w:rsidRDefault="00291A69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</w:rPr>
              <w:fldChar w:fldCharType="begin">
                <w:fldData xml:space="preserve">PEVuZE5vdGU+PENpdGU+PEF1dGhvcj5Iw7xzbGVyPC9BdXRob3I+PFllYXI+MjAyMTwvWWVhcj48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</w:fldData>
              </w:fldChar>
            </w:r>
            <w:r w:rsidRPr="001F7216">
              <w:rPr>
                <w:rFonts w:ascii="Times New Roman" w:hAnsi="Times New Roman"/>
                <w:szCs w:val="24"/>
              </w:rPr>
              <w:instrText xml:space="preserve"> ADDIN EN.CITE </w:instrText>
            </w:r>
            <w:r w:rsidRPr="001F7216">
              <w:rPr>
                <w:rFonts w:ascii="Times New Roman" w:hAnsi="Times New Roman"/>
                <w:szCs w:val="24"/>
              </w:rPr>
              <w:fldChar w:fldCharType="begin">
                <w:fldData xml:space="preserve">PEVuZE5vdGU+PENpdGU+PEF1dGhvcj5Iw7xzbGVyPC9BdXRob3I+PFllYXI+MjAyMTwvWWVhcj48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</w:fldData>
              </w:fldChar>
            </w:r>
            <w:r w:rsidRPr="001F7216">
              <w:rPr>
                <w:rFonts w:ascii="Times New Roman" w:hAnsi="Times New Roman"/>
                <w:szCs w:val="24"/>
              </w:rPr>
              <w:instrText xml:space="preserve"> ADDIN EN.CITE.DATA </w:instrText>
            </w:r>
            <w:r w:rsidRPr="001F7216">
              <w:rPr>
                <w:rFonts w:ascii="Times New Roman" w:hAnsi="Times New Roman"/>
                <w:szCs w:val="24"/>
              </w:rPr>
            </w:r>
            <w:r w:rsidRPr="001F7216">
              <w:rPr>
                <w:rFonts w:ascii="Times New Roman" w:hAnsi="Times New Roman"/>
                <w:szCs w:val="24"/>
              </w:rPr>
              <w:fldChar w:fldCharType="end"/>
            </w:r>
            <w:r w:rsidRPr="001F7216">
              <w:rPr>
                <w:rFonts w:ascii="Times New Roman" w:hAnsi="Times New Roman"/>
                <w:szCs w:val="24"/>
              </w:rPr>
            </w:r>
            <w:r w:rsidRPr="001F7216">
              <w:rPr>
                <w:rFonts w:ascii="Times New Roman" w:hAnsi="Times New Roman"/>
                <w:szCs w:val="24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  <w:szCs w:val="24"/>
              </w:rPr>
              <w:t>(Hüsler et al., 2021)</w:t>
            </w:r>
            <w:r w:rsidRPr="001F7216">
              <w:rPr>
                <w:rFonts w:ascii="Times New Roman" w:hAnsi="Times New Roman"/>
                <w:szCs w:val="24"/>
              </w:rPr>
              <w:fldChar w:fldCharType="end"/>
            </w:r>
          </w:p>
        </w:tc>
      </w:tr>
      <w:tr w:rsidR="00291A69" w:rsidRPr="001F7216" w14:paraId="123796C0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340C21FE" w14:textId="7D6EB112" w:rsidR="00291A69" w:rsidRPr="001F7216" w:rsidRDefault="00291A69" w:rsidP="00A979DB">
            <w:pPr>
              <w:spacing w:line="300" w:lineRule="auto"/>
              <w:ind w:left="142"/>
              <w:jc w:val="both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lastRenderedPageBreak/>
              <w:t>pLS117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5080D8A7" w14:textId="598513EA" w:rsidR="00291A69" w:rsidRPr="001F7216" w:rsidRDefault="00291A69" w:rsidP="00A979DB">
            <w:pPr>
              <w:spacing w:line="300" w:lineRule="auto"/>
              <w:jc w:val="both"/>
              <w:rPr>
                <w:rFonts w:ascii="Times New Roman" w:eastAsiaTheme="minorHAnsi" w:hAnsi="Times New Roman"/>
                <w:szCs w:val="24"/>
                <w:lang w:val="de-CH"/>
              </w:rPr>
            </w:pPr>
            <w:bookmarkStart w:id="3" w:name="_Hlk132815714"/>
            <w:r w:rsidRPr="001F7216">
              <w:rPr>
                <w:rFonts w:ascii="Times New Roman" w:hAnsi="Times New Roman"/>
                <w:szCs w:val="24"/>
                <w:lang w:val="de-CH"/>
              </w:rPr>
              <w:t>pDM317-</w:t>
            </w:r>
            <w:r w:rsidRPr="001F7216">
              <w:rPr>
                <w:rFonts w:ascii="Times New Roman" w:hAnsi="Times New Roman"/>
                <w:i/>
                <w:iCs/>
                <w:szCs w:val="24"/>
                <w:lang w:val="de-CH"/>
              </w:rPr>
              <w:t>gfp</w: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t>-</w:t>
            </w:r>
            <w:r w:rsidRPr="001F7216">
              <w:rPr>
                <w:rFonts w:ascii="Times New Roman" w:hAnsi="Times New Roman"/>
                <w:i/>
                <w:iCs/>
                <w:szCs w:val="24"/>
                <w:lang w:val="de-CH"/>
              </w:rPr>
              <w:t>legG1</w: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t>, G418</w:t>
            </w:r>
            <w:r w:rsidRPr="001F7216">
              <w:rPr>
                <w:rFonts w:ascii="Times New Roman" w:hAnsi="Times New Roman"/>
                <w:szCs w:val="24"/>
                <w:vertAlign w:val="superscript"/>
                <w:lang w:val="de-CH"/>
              </w:rPr>
              <w:t>R</w: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t>, Amp</w:t>
            </w:r>
            <w:r w:rsidRPr="001F7216">
              <w:rPr>
                <w:rFonts w:ascii="Times New Roman" w:hAnsi="Times New Roman"/>
                <w:szCs w:val="24"/>
                <w:vertAlign w:val="superscript"/>
                <w:lang w:val="de-CH"/>
              </w:rPr>
              <w:t>R</w:t>
            </w:r>
            <w:bookmarkEnd w:id="3"/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7A044E2A" w14:textId="3485C48C" w:rsidR="00291A69" w:rsidRPr="001F7216" w:rsidRDefault="00291A69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This study</w:t>
            </w:r>
          </w:p>
        </w:tc>
      </w:tr>
      <w:tr w:rsidR="00291A69" w:rsidRPr="001F7216" w14:paraId="5EC1E0E6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12F66996" w14:textId="77777777" w:rsidR="00291A69" w:rsidRPr="001F7216" w:rsidRDefault="00291A69" w:rsidP="00A979DB">
            <w:pPr>
              <w:spacing w:line="300" w:lineRule="auto"/>
              <w:ind w:left="142"/>
              <w:jc w:val="both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pLS187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123D487B" w14:textId="77777777" w:rsidR="00291A69" w:rsidRPr="001F7216" w:rsidRDefault="00291A69" w:rsidP="00A979DB">
            <w:pPr>
              <w:spacing w:line="300" w:lineRule="auto"/>
              <w:jc w:val="both"/>
              <w:rPr>
                <w:rFonts w:ascii="Times New Roman" w:hAnsi="Times New Roman"/>
                <w:i/>
                <w:szCs w:val="24"/>
                <w:lang w:val="de-CH"/>
              </w:rPr>
            </w:pPr>
            <w:r w:rsidRPr="001F7216">
              <w:rPr>
                <w:rFonts w:ascii="Times New Roman" w:eastAsiaTheme="minorHAnsi" w:hAnsi="Times New Roman"/>
                <w:szCs w:val="24"/>
                <w:lang w:val="de-CH"/>
              </w:rPr>
              <w:t>pDM323-</w:t>
            </w:r>
            <w:r w:rsidRPr="001F7216">
              <w:rPr>
                <w:rFonts w:ascii="Times New Roman" w:eastAsiaTheme="minorHAnsi" w:hAnsi="Times New Roman"/>
                <w:i/>
                <w:szCs w:val="24"/>
                <w:lang w:val="de-CH"/>
              </w:rPr>
              <w:t>ranBP1-gfp</w:t>
            </w:r>
            <w:r w:rsidRPr="001F7216">
              <w:rPr>
                <w:rFonts w:ascii="Times New Roman" w:eastAsiaTheme="minorHAnsi" w:hAnsi="Times New Roman"/>
                <w:szCs w:val="24"/>
                <w:lang w:val="de-CH"/>
              </w:rPr>
              <w:t xml:space="preserve">, </w:t>
            </w:r>
            <w:r w:rsidRPr="001F7216">
              <w:rPr>
                <w:rFonts w:ascii="Times New Roman" w:hAnsi="Times New Roman"/>
                <w:lang w:val="de-CH"/>
              </w:rPr>
              <w:t>G418</w:t>
            </w:r>
            <w:r w:rsidRPr="001F7216">
              <w:rPr>
                <w:rFonts w:ascii="Times New Roman" w:hAnsi="Times New Roman"/>
                <w:vertAlign w:val="superscript"/>
                <w:lang w:val="de-CH"/>
              </w:rPr>
              <w:t>R</w:t>
            </w:r>
            <w:r w:rsidRPr="001F7216">
              <w:rPr>
                <w:rFonts w:ascii="Times New Roman" w:hAnsi="Times New Roman"/>
                <w:lang w:val="de-CH"/>
              </w:rPr>
              <w:t>, Amp</w:t>
            </w:r>
            <w:r w:rsidRPr="001F7216">
              <w:rPr>
                <w:rFonts w:ascii="Times New Roman" w:hAnsi="Times New Roman"/>
                <w:vertAlign w:val="superscript"/>
                <w:lang w:val="de-CH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541257DF" w14:textId="77777777" w:rsidR="00291A69" w:rsidRPr="001F7216" w:rsidRDefault="00291A69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This study</w:t>
            </w:r>
          </w:p>
        </w:tc>
      </w:tr>
      <w:tr w:rsidR="00291A69" w:rsidRPr="001F7216" w14:paraId="32B88CD7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4EDDBE0E" w14:textId="77777777" w:rsidR="00291A69" w:rsidRPr="001F7216" w:rsidRDefault="00291A69" w:rsidP="00A979DB">
            <w:pPr>
              <w:spacing w:line="300" w:lineRule="auto"/>
              <w:ind w:left="142"/>
              <w:jc w:val="both"/>
              <w:rPr>
                <w:rFonts w:ascii="Times New Roman" w:eastAsia="Calibri" w:hAnsi="Times New Roman"/>
                <w:szCs w:val="24"/>
                <w:lang w:val="de-CH"/>
              </w:rPr>
            </w:pPr>
            <w:r w:rsidRPr="001F7216">
              <w:rPr>
                <w:rFonts w:ascii="Times New Roman" w:eastAsia="Calibri" w:hAnsi="Times New Roman"/>
                <w:szCs w:val="24"/>
                <w:lang w:val="de-CH"/>
              </w:rPr>
              <w:t>pLS221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2BD10B82" w14:textId="77777777" w:rsidR="00291A69" w:rsidRPr="001F7216" w:rsidRDefault="00291A69" w:rsidP="00A979DB">
            <w:pPr>
              <w:spacing w:line="300" w:lineRule="auto"/>
              <w:jc w:val="both"/>
              <w:rPr>
                <w:rFonts w:ascii="Times New Roman" w:eastAsiaTheme="minorHAnsi" w:hAnsi="Times New Roman"/>
                <w:szCs w:val="24"/>
                <w:lang w:val="de-CH"/>
              </w:rPr>
            </w:pPr>
            <w:r w:rsidRPr="001F7216">
              <w:rPr>
                <w:rFonts w:ascii="Times New Roman" w:eastAsiaTheme="minorHAnsi" w:hAnsi="Times New Roman"/>
                <w:szCs w:val="24"/>
                <w:lang w:val="de-CH"/>
              </w:rPr>
              <w:t>pDM1044-</w:t>
            </w:r>
            <w:r w:rsidRPr="001F7216">
              <w:rPr>
                <w:rFonts w:ascii="Times New Roman" w:eastAsiaTheme="minorHAnsi" w:hAnsi="Times New Roman"/>
                <w:i/>
                <w:szCs w:val="24"/>
                <w:lang w:val="de-CH"/>
              </w:rPr>
              <w:t>ranA-mCherry,</w:t>
            </w:r>
            <w:r w:rsidRPr="001F7216">
              <w:rPr>
                <w:rFonts w:ascii="Times New Roman" w:hAnsi="Times New Roman"/>
                <w:lang w:val="de-CH"/>
              </w:rPr>
              <w:t xml:space="preserve"> Hyg</w:t>
            </w:r>
            <w:r w:rsidRPr="001F7216">
              <w:rPr>
                <w:rFonts w:ascii="Times New Roman" w:hAnsi="Times New Roman"/>
                <w:vertAlign w:val="superscript"/>
                <w:lang w:val="de-CH"/>
              </w:rPr>
              <w:t>R</w:t>
            </w:r>
            <w:r w:rsidRPr="001F7216">
              <w:rPr>
                <w:rFonts w:ascii="Times New Roman" w:hAnsi="Times New Roman"/>
                <w:lang w:val="de-CH"/>
              </w:rPr>
              <w:t>, Amp</w:t>
            </w:r>
            <w:r w:rsidRPr="001F7216">
              <w:rPr>
                <w:rFonts w:ascii="Times New Roman" w:hAnsi="Times New Roman"/>
                <w:vertAlign w:val="superscript"/>
                <w:lang w:val="de-CH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0DB34DB3" w14:textId="77777777" w:rsidR="00291A69" w:rsidRPr="001F7216" w:rsidRDefault="00291A69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hAnsi="Times New Roman"/>
                <w:szCs w:val="24"/>
              </w:rPr>
              <w:t>This study</w:t>
            </w:r>
          </w:p>
        </w:tc>
      </w:tr>
      <w:tr w:rsidR="00291A69" w:rsidRPr="001F7216" w14:paraId="28B9ED91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6CFFF283" w14:textId="77777777" w:rsidR="00291A69" w:rsidRPr="001F7216" w:rsidRDefault="00291A69" w:rsidP="00A979DB">
            <w:pPr>
              <w:spacing w:line="300" w:lineRule="auto"/>
              <w:ind w:left="142"/>
              <w:jc w:val="both"/>
              <w:rPr>
                <w:rFonts w:ascii="Times New Roman" w:eastAsia="Calibri" w:hAnsi="Times New Roman"/>
                <w:szCs w:val="24"/>
                <w:lang w:val="de-CH"/>
              </w:rPr>
            </w:pPr>
            <w:r w:rsidRPr="001F7216">
              <w:rPr>
                <w:rFonts w:ascii="Times New Roman" w:eastAsia="Calibri" w:hAnsi="Times New Roman"/>
                <w:szCs w:val="24"/>
                <w:lang w:val="de-CH"/>
              </w:rPr>
              <w:t>pLS222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320786B3" w14:textId="77777777" w:rsidR="00291A69" w:rsidRPr="001F7216" w:rsidRDefault="00291A69" w:rsidP="00A979DB">
            <w:pPr>
              <w:spacing w:line="300" w:lineRule="auto"/>
              <w:jc w:val="both"/>
              <w:rPr>
                <w:rFonts w:ascii="Times New Roman" w:eastAsiaTheme="minorHAnsi" w:hAnsi="Times New Roman"/>
                <w:szCs w:val="24"/>
                <w:lang w:val="de-CH"/>
              </w:rPr>
            </w:pPr>
            <w:r w:rsidRPr="001F7216">
              <w:rPr>
                <w:rFonts w:ascii="Times New Roman" w:eastAsiaTheme="minorHAnsi" w:hAnsi="Times New Roman"/>
                <w:szCs w:val="24"/>
                <w:lang w:val="de-CH"/>
              </w:rPr>
              <w:t>pDM329-</w:t>
            </w:r>
            <w:r w:rsidRPr="001F7216">
              <w:rPr>
                <w:rFonts w:ascii="Times New Roman" w:eastAsiaTheme="minorHAnsi" w:hAnsi="Times New Roman"/>
                <w:i/>
                <w:szCs w:val="24"/>
                <w:lang w:val="de-CH"/>
              </w:rPr>
              <w:t>ranBP1-gfp</w:t>
            </w:r>
            <w:r w:rsidRPr="001F7216">
              <w:rPr>
                <w:rFonts w:ascii="Times New Roman" w:eastAsiaTheme="minorHAnsi" w:hAnsi="Times New Roman"/>
                <w:szCs w:val="24"/>
                <w:lang w:val="de-CH"/>
              </w:rPr>
              <w:t xml:space="preserve">, </w:t>
            </w:r>
            <w:r w:rsidRPr="001F7216">
              <w:rPr>
                <w:rFonts w:ascii="Times New Roman" w:hAnsi="Times New Roman"/>
                <w:lang w:val="de-CH"/>
              </w:rPr>
              <w:t>G418</w:t>
            </w:r>
            <w:r w:rsidRPr="001F7216">
              <w:rPr>
                <w:rFonts w:ascii="Times New Roman" w:hAnsi="Times New Roman"/>
                <w:vertAlign w:val="superscript"/>
                <w:lang w:val="de-CH"/>
              </w:rPr>
              <w:t>R</w:t>
            </w:r>
            <w:r w:rsidRPr="001F7216">
              <w:rPr>
                <w:rFonts w:ascii="Times New Roman" w:hAnsi="Times New Roman"/>
                <w:lang w:val="de-CH"/>
              </w:rPr>
              <w:t>, Amp</w:t>
            </w:r>
            <w:r w:rsidRPr="001F7216">
              <w:rPr>
                <w:rFonts w:ascii="Times New Roman" w:hAnsi="Times New Roman"/>
                <w:vertAlign w:val="superscript"/>
                <w:lang w:val="de-CH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65C74549" w14:textId="77777777" w:rsidR="00291A69" w:rsidRPr="001F7216" w:rsidRDefault="00291A69" w:rsidP="00A979DB">
            <w:pPr>
              <w:spacing w:line="300" w:lineRule="auto"/>
              <w:jc w:val="both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hAnsi="Times New Roman"/>
                <w:szCs w:val="24"/>
              </w:rPr>
              <w:t>This study</w:t>
            </w:r>
          </w:p>
        </w:tc>
      </w:tr>
      <w:tr w:rsidR="00291A69" w:rsidRPr="001F7216" w14:paraId="2B7ED77A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7FDBAAAA" w14:textId="77777777" w:rsidR="00291A69" w:rsidRPr="001F7216" w:rsidRDefault="00291A69" w:rsidP="00A979DB">
            <w:pPr>
              <w:spacing w:line="300" w:lineRule="auto"/>
              <w:ind w:left="142"/>
              <w:jc w:val="both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</w:rPr>
              <w:t>pNT28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292F378B" w14:textId="6F705605" w:rsidR="00291A69" w:rsidRPr="001F7216" w:rsidRDefault="00291A69" w:rsidP="00A979DB">
            <w:pPr>
              <w:spacing w:line="300" w:lineRule="auto"/>
              <w:jc w:val="both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  <w:szCs w:val="24"/>
              </w:rPr>
              <w:t xml:space="preserve">pMMB207C, </w:t>
            </w:r>
            <w:r w:rsidRPr="001F7216">
              <w:rPr>
                <w:rFonts w:ascii="Times New Roman" w:hAnsi="Times New Roman"/>
              </w:rPr>
              <w:t>Δ</w:t>
            </w:r>
            <w:r w:rsidRPr="001F7216">
              <w:rPr>
                <w:rFonts w:ascii="Times New Roman" w:hAnsi="Times New Roman"/>
                <w:i/>
              </w:rPr>
              <w:t>lacI</w:t>
            </w:r>
            <w:r w:rsidRPr="001F7216">
              <w:rPr>
                <w:rFonts w:ascii="Times New Roman" w:hAnsi="Times New Roman"/>
                <w:vertAlign w:val="superscript"/>
              </w:rPr>
              <w:t>q</w:t>
            </w:r>
            <w:r w:rsidRPr="001F7216">
              <w:rPr>
                <w:rFonts w:ascii="Times New Roman" w:hAnsi="Times New Roman"/>
                <w:iCs/>
                <w:szCs w:val="24"/>
              </w:rPr>
              <w:t xml:space="preserve">, </w:t>
            </w:r>
            <w:r w:rsidR="002339DC" w:rsidRPr="001F7216">
              <w:rPr>
                <w:rFonts w:ascii="Times New Roman" w:hAnsi="Times New Roman"/>
                <w:iCs/>
                <w:szCs w:val="24"/>
              </w:rPr>
              <w:t>P</w:t>
            </w:r>
            <w:r w:rsidR="002339DC" w:rsidRPr="001F7216">
              <w:rPr>
                <w:rFonts w:ascii="Times New Roman" w:hAnsi="Times New Roman"/>
                <w:i/>
                <w:iCs/>
                <w:szCs w:val="24"/>
                <w:vertAlign w:val="subscript"/>
              </w:rPr>
              <w:t>tac</w:t>
            </w:r>
            <w:r w:rsidR="002339DC" w:rsidRPr="001F7216">
              <w:rPr>
                <w:rFonts w:ascii="Times New Roman" w:hAnsi="Times New Roman"/>
                <w:iCs/>
                <w:szCs w:val="24"/>
              </w:rPr>
              <w:t>-</w:t>
            </w:r>
            <w:r w:rsidR="002339DC" w:rsidRPr="001F7216">
              <w:rPr>
                <w:rFonts w:ascii="Times New Roman" w:hAnsi="Times New Roman"/>
                <w:i/>
                <w:iCs/>
                <w:szCs w:val="24"/>
              </w:rPr>
              <w:t>gfp</w:t>
            </w:r>
            <w:r w:rsidRPr="001F7216">
              <w:rPr>
                <w:rFonts w:ascii="Times New Roman" w:hAnsi="Times New Roman"/>
                <w:szCs w:val="24"/>
              </w:rPr>
              <w:t xml:space="preserve"> (const.), Cam</w:t>
            </w:r>
            <w:r w:rsidRPr="001F7216">
              <w:rPr>
                <w:rFonts w:ascii="Times New Roman" w:hAnsi="Times New Roman"/>
                <w:szCs w:val="24"/>
                <w:vertAlign w:val="superscript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137285AC" w14:textId="77777777" w:rsidR="00291A69" w:rsidRPr="001F7216" w:rsidRDefault="00291A69" w:rsidP="00A979DB">
            <w:pPr>
              <w:spacing w:line="300" w:lineRule="auto"/>
              <w:jc w:val="both"/>
              <w:rPr>
                <w:rFonts w:ascii="Times New Roman" w:hAnsi="Times New Roman"/>
                <w:lang w:val="da-DK"/>
              </w:rPr>
            </w:pPr>
            <w:r w:rsidRPr="001F7216">
              <w:rPr>
                <w:rFonts w:ascii="Times New Roman" w:hAnsi="Times New Roman"/>
                <w:szCs w:val="24"/>
              </w:rPr>
              <w:fldChar w:fldCharType="begin"/>
            </w:r>
            <w:r w:rsidRPr="001F7216">
              <w:rPr>
                <w:rFonts w:ascii="Times New Roman" w:hAnsi="Times New Roman"/>
                <w:szCs w:val="24"/>
              </w:rPr>
              <w:instrText xml:space="preserve"> ADDIN EN.CITE &lt;EndNote&gt;&lt;Cite&gt;&lt;Author&gt;Tiaden&lt;/Author&gt;&lt;Year&gt;2007&lt;/Year&gt;&lt;RecNum&gt;3504&lt;/RecNum&gt;&lt;DisplayText&gt;(Tiaden et al., 2007)&lt;/DisplayText&gt;&lt;record&gt;&lt;rec-number&gt;3504&lt;/rec-number&gt;&lt;foreign-keys&gt;&lt;key app="EN" db-id="vfpf0pd0twdt25e5z5hvvwwmfr2e0r5dz29x" timestamp="0"&gt;3504&lt;/key&gt;&lt;/foreign-keys&gt;&lt;ref-type name="Journal Article"&gt;17&lt;/ref-type&gt;&lt;contributors&gt;&lt;authors&gt;&lt;author&gt;Tiaden, A.&lt;/author&gt;&lt;author&gt;Spirig, T.&lt;/author&gt;&lt;author&gt;Weber, S. S.&lt;/author&gt;&lt;author&gt;Brüggemann, H.&lt;/author&gt;&lt;author&gt;Bosshard, R.&lt;/author&gt;&lt;author&gt;Buchrieser, C.&lt;/author&gt;&lt;author&gt;Hilbi, H.&lt;/author&gt;&lt;/authors&gt;&lt;/contributors&gt;&lt;auth-address&gt;Institute of Microbiology, ETH Zurich, Wolfgang-Pauli-Strasse 10, 8093 Zurich, Switzerland.&lt;/auth-address&gt;&lt;titles&gt;&lt;title&gt;&lt;style face="normal" font="default" size="100%"&gt;The &lt;/style&gt;&lt;style face="italic" font="default" size="100%"&gt;Legionella pneumophila&lt;/style&gt;&lt;style face="normal" font="default" size="100%"&gt; response regulator LqsR promotes host cell interactions as an element of the virulence regulatory network controlled by RpoS and LetA&lt;/style&gt;&lt;/title&gt;&lt;secondary-title&gt;Cell Microbiol&lt;/secondary-title&gt;&lt;alt-title&gt;Cellular microbiology&lt;/alt-title&gt;&lt;/titles&gt;&lt;periodical&gt;&lt;full-title&gt;Cell Microbiol&lt;/full-title&gt;&lt;/periodical&gt;&lt;alt-periodical&gt;&lt;full-title&gt;Cellular microbiology&lt;/full-title&gt;&lt;/alt-periodical&gt;&lt;pages&gt;2903-20&lt;/pages&gt;&lt;volume&gt;9&lt;/volume&gt;&lt;number&gt;12&lt;/number&gt;&lt;dates&gt;&lt;year&gt;2007&lt;/year&gt;&lt;pub-dates&gt;&lt;date&gt;Dec&lt;/date&gt;&lt;/pub-dates&gt;&lt;/dates&gt;&lt;isbn&gt;1462-5814 (Print)&lt;/isbn&gt;&lt;accession-num&gt;17614967&lt;/accession-num&gt;&lt;urls&gt;&lt;related-urls&gt;&lt;url&gt;http://www.ncbi.nlm.nih.gov/entrez/query.fcgi?cmd=Retrieve&amp;amp;db=PubMed&amp;amp;dopt=Citation&amp;amp;list_uids=17614967 &lt;/url&gt;&lt;/related-urls&gt;&lt;/urls&gt;&lt;language&gt;eng&lt;/language&gt;&lt;/record&gt;&lt;/Cite&gt;&lt;/EndNote&gt;</w:instrText>
            </w:r>
            <w:r w:rsidRPr="001F7216">
              <w:rPr>
                <w:rFonts w:ascii="Times New Roman" w:hAnsi="Times New Roman"/>
                <w:szCs w:val="24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  <w:szCs w:val="24"/>
              </w:rPr>
              <w:t>(Tiaden et al., 2007)</w:t>
            </w:r>
            <w:r w:rsidRPr="001F7216">
              <w:rPr>
                <w:rFonts w:ascii="Times New Roman" w:hAnsi="Times New Roman"/>
                <w:szCs w:val="24"/>
              </w:rPr>
              <w:fldChar w:fldCharType="end"/>
            </w:r>
          </w:p>
        </w:tc>
      </w:tr>
      <w:tr w:rsidR="00291A69" w:rsidRPr="001F7216" w14:paraId="632D7A27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3C1D1B71" w14:textId="77777777" w:rsidR="00291A69" w:rsidRPr="001F7216" w:rsidRDefault="00291A69" w:rsidP="00A979DB">
            <w:pPr>
              <w:spacing w:line="300" w:lineRule="auto"/>
              <w:ind w:left="142"/>
              <w:rPr>
                <w:rFonts w:ascii="Times New Roman" w:hAnsi="Times New Roman"/>
                <w:b/>
                <w:szCs w:val="24"/>
              </w:rPr>
            </w:pPr>
            <w:r w:rsidRPr="001F7216">
              <w:rPr>
                <w:rFonts w:ascii="Times New Roman" w:hAnsi="Times New Roman"/>
              </w:rPr>
              <w:t>pNP99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43B299C3" w14:textId="1A96DDDD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hAnsi="Times New Roman"/>
              </w:rPr>
              <w:t>pMMB207C, Δ</w:t>
            </w:r>
            <w:r w:rsidRPr="001F7216">
              <w:rPr>
                <w:rFonts w:ascii="Times New Roman" w:hAnsi="Times New Roman"/>
                <w:i/>
              </w:rPr>
              <w:t>lacI</w:t>
            </w:r>
            <w:r w:rsidRPr="001F7216">
              <w:rPr>
                <w:rFonts w:ascii="Times New Roman" w:hAnsi="Times New Roman"/>
                <w:vertAlign w:val="superscript"/>
              </w:rPr>
              <w:t>q</w:t>
            </w:r>
            <w:r w:rsidRPr="001F7216">
              <w:rPr>
                <w:rFonts w:ascii="Times New Roman" w:hAnsi="Times New Roman"/>
              </w:rPr>
              <w:t xml:space="preserve">, </w:t>
            </w:r>
            <w:r w:rsidR="002339DC" w:rsidRPr="001F7216">
              <w:rPr>
                <w:rFonts w:ascii="Times New Roman" w:hAnsi="Times New Roman"/>
              </w:rPr>
              <w:t>P</w:t>
            </w:r>
            <w:r w:rsidR="002339DC" w:rsidRPr="001F7216">
              <w:rPr>
                <w:rFonts w:ascii="Times New Roman" w:hAnsi="Times New Roman"/>
                <w:i/>
                <w:vertAlign w:val="subscript"/>
              </w:rPr>
              <w:t>tac</w:t>
            </w:r>
            <w:r w:rsidR="002339DC" w:rsidRPr="001F7216">
              <w:rPr>
                <w:rFonts w:ascii="Times New Roman" w:hAnsi="Times New Roman"/>
              </w:rPr>
              <w:t>-</w:t>
            </w:r>
            <w:r w:rsidRPr="001F7216">
              <w:rPr>
                <w:rFonts w:ascii="Times New Roman" w:hAnsi="Times New Roman"/>
                <w:i/>
              </w:rPr>
              <w:t>mCerulean</w:t>
            </w:r>
            <w:r w:rsidRPr="001F7216">
              <w:rPr>
                <w:rFonts w:ascii="Times New Roman" w:hAnsi="Times New Roman"/>
              </w:rPr>
              <w:t xml:space="preserve"> (const.), Cam</w:t>
            </w:r>
            <w:r w:rsidRPr="001F7216">
              <w:rPr>
                <w:rFonts w:ascii="Times New Roman" w:hAnsi="Times New Roman"/>
                <w:vertAlign w:val="superscript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35C1B445" w14:textId="77777777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hAnsi="Times New Roman"/>
              </w:rPr>
              <w:fldChar w:fldCharType="begin"/>
            </w:r>
            <w:r w:rsidRPr="001F7216">
              <w:rPr>
                <w:rFonts w:ascii="Times New Roman" w:hAnsi="Times New Roman"/>
              </w:rPr>
              <w:instrText xml:space="preserve"> ADDIN EN.CITE &lt;EndNote&gt;&lt;Cite&gt;&lt;Author&gt;Steiner&lt;/Author&gt;&lt;Year&gt;2017&lt;/Year&gt;&lt;RecNum&gt;7628&lt;/RecNum&gt;&lt;DisplayText&gt;(Steiner et al., 2017)&lt;/DisplayText&gt;&lt;record&gt;&lt;rec-number&gt;7628&lt;/rec-number&gt;&lt;foreign-keys&gt;&lt;key app="EN" db-id="vfpf0pd0twdt25e5z5hvvwwmfr2e0r5dz29x" timestamp="1509828403"&gt;7628&lt;/key&gt;&lt;/foreign-keys&gt;&lt;ref-type name="Journal Article"&gt;17&lt;/ref-type&gt;&lt;contributors&gt;&lt;authors&gt;&lt;author&gt;Steiner, B.&lt;/author&gt;&lt;author&gt;Swart, A. L.&lt;/author&gt;&lt;author&gt;Welin, A.&lt;/author&gt;&lt;author&gt;Weber, S.&lt;/author&gt;&lt;author&gt;Personnic, N.&lt;/author&gt;&lt;author&gt;Kaech, A.&lt;/author&gt;&lt;author&gt;Freyre, C.&lt;/author&gt;&lt;author&gt;Ziegler, U.&lt;/author&gt;&lt;author&gt;Klemm, R. W.&lt;/author&gt;&lt;author&gt;Hilbi, H.&lt;/author&gt;&lt;/authors&gt;&lt;/contributors&gt;&lt;auth-address&gt;Institute of Medical Microbiology, University of Zurich, Zurich, Switzerland.&amp;#xD;Center for Microscopy and Image Analysis, University of Zurich, Zurich, Switzerland.&amp;#xD;Institute of Molecular Life Sciences, University of Zurich, Zurich, Switzerland.&amp;#xD;Institute of Medical Microbiology, University of Zurich, Zurich, Switzerland hilbi@imm.uzh.ch.&lt;/auth-address&gt;&lt;titles&gt;&lt;title&gt;ER remodeling by the large GTPase atlastin promotes vacuolar growth of Legionella pneumophila&lt;/title&gt;&lt;secondary-title&gt;EMBO Rep&lt;/secondary-title&gt;&lt;/titles&gt;&lt;periodical&gt;&lt;full-title&gt;EMBO Rep&lt;/full-title&gt;&lt;/periodical&gt;&lt;pages&gt;1817-1836&lt;/pages&gt;&lt;volume&gt;18&lt;/volume&gt;&lt;number&gt;10&lt;/number&gt;&lt;keywords&gt;&lt;keyword&gt;Dictyostelium discoideum&lt;/keyword&gt;&lt;keyword&gt;macrophage&lt;/keyword&gt;&lt;keyword&gt;pathogen vacuole&lt;/keyword&gt;&lt;keyword&gt;phosphoinositide lipid&lt;/keyword&gt;&lt;keyword&gt;type IV secretion&lt;/keyword&gt;&lt;/keywords&gt;&lt;dates&gt;&lt;year&gt;2017&lt;/year&gt;&lt;pub-dates&gt;&lt;date&gt;Oct&lt;/date&gt;&lt;/pub-dates&gt;&lt;/dates&gt;&lt;isbn&gt;1469-3178 (Electronic)&amp;#xD;1469-221X (Linking)&lt;/isbn&gt;&lt;accession-num&gt;28835546&lt;/accession-num&gt;&lt;urls&gt;&lt;related-urls&gt;&lt;url&gt;https://www.ncbi.nlm.nih.gov/pubmed/28835546&lt;/url&gt;&lt;/related-urls&gt;&lt;/urls&gt;&lt;custom2&gt;PMC5623866&lt;/custom2&gt;&lt;electronic-resource-num&gt;10.15252/embr.201743903&lt;/electronic-resource-num&gt;&lt;/record&gt;&lt;/Cite&gt;&lt;/EndNote&gt;</w:instrText>
            </w:r>
            <w:r w:rsidRPr="001F7216">
              <w:rPr>
                <w:rFonts w:ascii="Times New Roman" w:hAnsi="Times New Roman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</w:rPr>
              <w:t>(Steiner et al., 2017)</w:t>
            </w:r>
            <w:r w:rsidRPr="001F7216">
              <w:rPr>
                <w:rFonts w:ascii="Times New Roman" w:hAnsi="Times New Roman"/>
              </w:rPr>
              <w:fldChar w:fldCharType="end"/>
            </w:r>
          </w:p>
        </w:tc>
      </w:tr>
      <w:tr w:rsidR="00291A69" w:rsidRPr="001F7216" w14:paraId="0227E160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62B4281F" w14:textId="77777777" w:rsidR="00291A69" w:rsidRPr="001F7216" w:rsidRDefault="00291A69" w:rsidP="00A979DB">
            <w:pPr>
              <w:spacing w:line="300" w:lineRule="auto"/>
              <w:ind w:left="142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pPS001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34741410" w14:textId="77777777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 xml:space="preserve">pUC19, </w:t>
            </w:r>
            <w:r w:rsidRPr="001F7216">
              <w:rPr>
                <w:rFonts w:ascii="Times New Roman" w:hAnsi="Times New Roman"/>
                <w:i/>
                <w:szCs w:val="24"/>
                <w:lang w:val="de-CH"/>
              </w:rPr>
              <w:t>fadL</w: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t>::Kan</w:t>
            </w:r>
            <w:r w:rsidRPr="001F7216">
              <w:rPr>
                <w:rFonts w:ascii="Times New Roman" w:hAnsi="Times New Roman"/>
                <w:szCs w:val="24"/>
                <w:vertAlign w:val="superscript"/>
                <w:lang w:val="de-CH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64328BBE" w14:textId="77777777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This study</w:t>
            </w:r>
          </w:p>
        </w:tc>
      </w:tr>
      <w:tr w:rsidR="00291A69" w:rsidRPr="001F7216" w14:paraId="29E72CF4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4EFDE230" w14:textId="77777777" w:rsidR="00291A69" w:rsidRPr="001F7216" w:rsidRDefault="00291A69" w:rsidP="00A979DB">
            <w:pPr>
              <w:spacing w:line="300" w:lineRule="auto"/>
              <w:ind w:left="142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pPS002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7CDB1BC2" w14:textId="77777777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 xml:space="preserve">pLAW344, </w:t>
            </w:r>
            <w:r w:rsidRPr="001F7216">
              <w:rPr>
                <w:rFonts w:ascii="Times New Roman" w:hAnsi="Times New Roman"/>
                <w:i/>
                <w:szCs w:val="24"/>
                <w:lang w:val="de-CH"/>
              </w:rPr>
              <w:t>fadL</w: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t>::Kan</w:t>
            </w:r>
            <w:r w:rsidRPr="001F7216">
              <w:rPr>
                <w:rFonts w:ascii="Times New Roman" w:hAnsi="Times New Roman"/>
                <w:szCs w:val="24"/>
                <w:vertAlign w:val="superscript"/>
                <w:lang w:val="de-CH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7CC4EDE4" w14:textId="77777777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This study</w:t>
            </w:r>
          </w:p>
        </w:tc>
      </w:tr>
      <w:tr w:rsidR="00291A69" w:rsidRPr="001F7216" w14:paraId="314B43C8" w14:textId="77777777" w:rsidTr="003E6A05">
        <w:trPr>
          <w:trHeight w:val="548"/>
        </w:trPr>
        <w:tc>
          <w:tcPr>
            <w:tcW w:w="2093" w:type="dxa"/>
            <w:tcBorders>
              <w:top w:val="nil"/>
              <w:bottom w:val="nil"/>
            </w:tcBorders>
          </w:tcPr>
          <w:p w14:paraId="24B4607D" w14:textId="77777777" w:rsidR="00291A69" w:rsidRPr="001F7216" w:rsidRDefault="00291A69" w:rsidP="00A979DB">
            <w:pPr>
              <w:spacing w:line="300" w:lineRule="auto"/>
              <w:ind w:left="142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pPS003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36E658B4" w14:textId="77777777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  <w:szCs w:val="24"/>
              </w:rPr>
              <w:t>pMMB207C-P</w:t>
            </w:r>
            <w:r w:rsidRPr="001F7216">
              <w:rPr>
                <w:rFonts w:ascii="Times New Roman" w:hAnsi="Times New Roman"/>
                <w:i/>
                <w:szCs w:val="24"/>
                <w:vertAlign w:val="subscript"/>
              </w:rPr>
              <w:t>fadL</w:t>
            </w:r>
            <w:r w:rsidRPr="001F7216">
              <w:rPr>
                <w:rFonts w:ascii="Times New Roman" w:hAnsi="Times New Roman"/>
                <w:szCs w:val="24"/>
              </w:rPr>
              <w:t>-</w:t>
            </w:r>
            <w:r w:rsidRPr="001F7216">
              <w:rPr>
                <w:rFonts w:ascii="Times New Roman" w:hAnsi="Times New Roman"/>
                <w:i/>
                <w:szCs w:val="24"/>
              </w:rPr>
              <w:t xml:space="preserve">gfp </w:t>
            </w:r>
            <w:r w:rsidRPr="001F7216">
              <w:rPr>
                <w:rFonts w:ascii="Times New Roman" w:hAnsi="Times New Roman"/>
                <w:szCs w:val="24"/>
              </w:rPr>
              <w:t>(ASV), Cam</w:t>
            </w:r>
            <w:r w:rsidRPr="001F7216">
              <w:rPr>
                <w:rFonts w:ascii="Times New Roman" w:hAnsi="Times New Roman"/>
                <w:szCs w:val="24"/>
                <w:vertAlign w:val="superscript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3DE5BB32" w14:textId="77777777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This study</w:t>
            </w:r>
          </w:p>
        </w:tc>
      </w:tr>
      <w:tr w:rsidR="00291A69" w:rsidRPr="001F7216" w14:paraId="03F680A7" w14:textId="77777777" w:rsidTr="003E6A05">
        <w:trPr>
          <w:trHeight w:val="548"/>
        </w:trPr>
        <w:tc>
          <w:tcPr>
            <w:tcW w:w="2093" w:type="dxa"/>
            <w:tcBorders>
              <w:top w:val="nil"/>
              <w:bottom w:val="nil"/>
            </w:tcBorders>
          </w:tcPr>
          <w:p w14:paraId="2F742899" w14:textId="77777777" w:rsidR="00291A69" w:rsidRPr="001F7216" w:rsidRDefault="00291A69" w:rsidP="00A979DB">
            <w:pPr>
              <w:spacing w:line="300" w:lineRule="auto"/>
              <w:ind w:left="142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pPS013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1646405D" w14:textId="77777777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  <w:szCs w:val="24"/>
              </w:rPr>
            </w:pPr>
            <w:r w:rsidRPr="001F7216">
              <w:rPr>
                <w:rFonts w:ascii="Times New Roman" w:hAnsi="Times New Roman"/>
                <w:szCs w:val="24"/>
              </w:rPr>
              <w:t xml:space="preserve">pLAW344, </w:t>
            </w:r>
            <w:r w:rsidRPr="001F7216">
              <w:rPr>
                <w:rFonts w:ascii="Times New Roman" w:hAnsi="Times New Roman"/>
                <w:i/>
                <w:szCs w:val="24"/>
              </w:rPr>
              <w:t>fadL</w:t>
            </w:r>
            <w:r w:rsidRPr="001F7216">
              <w:rPr>
                <w:rFonts w:ascii="Times New Roman" w:hAnsi="Times New Roman"/>
                <w:szCs w:val="24"/>
              </w:rPr>
              <w:t>::Kan</w:t>
            </w:r>
            <w:r w:rsidRPr="001F7216">
              <w:rPr>
                <w:rFonts w:ascii="Times New Roman" w:hAnsi="Times New Roman"/>
                <w:szCs w:val="24"/>
                <w:vertAlign w:val="superscript"/>
              </w:rPr>
              <w:t>R</w:t>
            </w:r>
            <w:r w:rsidRPr="001F7216">
              <w:rPr>
                <w:rFonts w:ascii="Times New Roman" w:hAnsi="Times New Roman"/>
                <w:szCs w:val="24"/>
              </w:rPr>
              <w:t>::</w:t>
            </w:r>
            <w:r w:rsidRPr="001F7216">
              <w:rPr>
                <w:rFonts w:ascii="Times New Roman" w:hAnsi="Times New Roman"/>
                <w:i/>
                <w:szCs w:val="24"/>
              </w:rPr>
              <w:t>fadL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201FEDE7" w14:textId="77777777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This study</w:t>
            </w:r>
          </w:p>
        </w:tc>
      </w:tr>
      <w:tr w:rsidR="00291A69" w:rsidRPr="001F7216" w14:paraId="2909AAC0" w14:textId="77777777" w:rsidTr="003E6A05">
        <w:trPr>
          <w:trHeight w:val="548"/>
        </w:trPr>
        <w:tc>
          <w:tcPr>
            <w:tcW w:w="2093" w:type="dxa"/>
            <w:tcBorders>
              <w:top w:val="nil"/>
              <w:bottom w:val="nil"/>
            </w:tcBorders>
          </w:tcPr>
          <w:p w14:paraId="22B22FF5" w14:textId="77777777" w:rsidR="00291A69" w:rsidRPr="001F7216" w:rsidRDefault="00291A69" w:rsidP="00A979DB">
            <w:pPr>
              <w:spacing w:line="300" w:lineRule="auto"/>
              <w:ind w:left="142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pSU17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28E680B4" w14:textId="77777777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pDXA-HC-</w:t>
            </w:r>
            <w:r w:rsidRPr="001F7216">
              <w:rPr>
                <w:rFonts w:ascii="Times New Roman" w:hAnsi="Times New Roman"/>
                <w:i/>
                <w:szCs w:val="24"/>
                <w:lang w:val="de-CH"/>
              </w:rPr>
              <w:t>ranA-gfp</w: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t>, G418</w:t>
            </w:r>
            <w:r w:rsidRPr="001F7216">
              <w:rPr>
                <w:rFonts w:ascii="Times New Roman" w:hAnsi="Times New Roman"/>
                <w:szCs w:val="24"/>
                <w:vertAlign w:val="superscript"/>
                <w:lang w:val="de-CH"/>
              </w:rPr>
              <w:t>R</w: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t>, Amp</w:t>
            </w:r>
            <w:r w:rsidRPr="001F7216">
              <w:rPr>
                <w:rFonts w:ascii="Times New Roman" w:hAnsi="Times New Roman"/>
                <w:szCs w:val="24"/>
                <w:vertAlign w:val="superscript"/>
                <w:lang w:val="de-CH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2DE443CC" w14:textId="77777777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</w:rPr>
              <w:fldChar w:fldCharType="begin"/>
            </w:r>
            <w:r w:rsidRPr="001F7216">
              <w:rPr>
                <w:rFonts w:ascii="Times New Roman" w:hAnsi="Times New Roman"/>
                <w:szCs w:val="24"/>
              </w:rPr>
              <w:instrText xml:space="preserve"> ADDIN EN.CITE &lt;EndNote&gt;&lt;Cite&gt;&lt;Author&gt;Rothmeier&lt;/Author&gt;&lt;Year&gt;2013&lt;/Year&gt;&lt;RecNum&gt;5661&lt;/RecNum&gt;&lt;DisplayText&gt;(Rothmeier et al., 2013)&lt;/DisplayText&gt;&lt;record&gt;&lt;rec-number&gt;5661&lt;/rec-number&gt;&lt;foreign-keys&gt;&lt;key app="EN" db-id="vfpf0pd0twdt25e5z5hvvwwmfr2e0r5dz29x" timestamp="1385217229"&gt;5661&lt;/key&gt;&lt;/foreign-keys&gt;&lt;ref-type name="Journal Article"&gt;17&lt;/ref-type&gt;&lt;contributors&gt;&lt;authors&gt;&lt;author&gt;Rothmeier, E.&lt;/author&gt;&lt;author&gt;Pfaffinger, G.&lt;/author&gt;&lt;author&gt;Hoffmann, C.&lt;/author&gt;&lt;author&gt;Harrison, C. F.&lt;/author&gt;&lt;author&gt;Grabmayr, H.&lt;/author&gt;&lt;author&gt;Repnik, U.&lt;/author&gt;&lt;author&gt;Hannemann, M.&lt;/author&gt;&lt;author&gt;Wölke, S.&lt;/author&gt;&lt;author&gt;Bausch, A.&lt;/author&gt;&lt;author&gt;Griffiths, G.&lt;/author&gt;&lt;author&gt;Müller-Taubenberger, A.&lt;/author&gt;&lt;author&gt;Itzen, A.&lt;/author&gt;&lt;author&gt;Hilbi, H.&lt;/author&gt;&lt;/authors&gt;&lt;/contributors&gt;&lt;auth-address&gt;Max von Pettenkofer-Institute, Department of Medicine, Ludwig-Maximilians Universitat Munchen, Munchen, Germany.&lt;/auth-address&gt;&lt;titles&gt;&lt;title&gt;Activation of Ran GTPase by a Legionella effector promotes microtubule polymerization, pathogen vacuole motility and infection&lt;/title&gt;&lt;secondary-title&gt;PLoS Pathog&lt;/secondary-title&gt;&lt;/titles&gt;&lt;periodical&gt;&lt;full-title&gt;PLoS Pathog&lt;/full-title&gt;&lt;/periodical&gt;&lt;pages&gt;e1003598&lt;/pages&gt;&lt;volume&gt;9&lt;/volume&gt;&lt;number&gt;9&lt;/number&gt;&lt;edition&gt;2013/09/27&lt;/edition&gt;&lt;dates&gt;&lt;year&gt;2013&lt;/year&gt;&lt;pub-dates&gt;&lt;date&gt;Sep&lt;/date&gt;&lt;/pub-dates&gt;&lt;/dates&gt;&lt;isbn&gt;1553-7374 (Electronic)&amp;#xD;1553-7366 (Linking)&lt;/isbn&gt;&lt;accession-num&gt;24068924&lt;/accession-num&gt;&lt;urls&gt;&lt;related-urls&gt;&lt;url&gt;http://www.ncbi.nlm.nih.gov/pubmed/24068924&lt;/url&gt;&lt;/related-urls&gt;&lt;/urls&gt;&lt;custom2&gt;3777869&lt;/custom2&gt;&lt;electronic-resource-num&gt;10.1371/journal.ppat.1003598&amp;#xD;PPATHOGENS-D-13-00644 [pii]&lt;/electronic-resource-num&gt;&lt;language&gt;eng&lt;/language&gt;&lt;/record&gt;&lt;/Cite&gt;&lt;/EndNote&gt;</w:instrText>
            </w:r>
            <w:r w:rsidRPr="001F7216">
              <w:rPr>
                <w:rFonts w:ascii="Times New Roman" w:hAnsi="Times New Roman"/>
                <w:szCs w:val="24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  <w:szCs w:val="24"/>
              </w:rPr>
              <w:t>(Rothmeier et al., 2013)</w:t>
            </w:r>
            <w:r w:rsidRPr="001F7216">
              <w:rPr>
                <w:rFonts w:ascii="Times New Roman" w:hAnsi="Times New Roman"/>
                <w:szCs w:val="24"/>
              </w:rPr>
              <w:fldChar w:fldCharType="end"/>
            </w:r>
          </w:p>
        </w:tc>
      </w:tr>
      <w:tr w:rsidR="00291A69" w:rsidRPr="001F7216" w14:paraId="51B23FA4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72E83FB8" w14:textId="77777777" w:rsidR="00291A69" w:rsidRPr="001F7216" w:rsidRDefault="00291A69" w:rsidP="00A979DB">
            <w:pPr>
              <w:spacing w:line="300" w:lineRule="auto"/>
              <w:ind w:left="142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pSU26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52E169FB" w14:textId="77777777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pDXA-HC-</w:t>
            </w:r>
            <w:r w:rsidRPr="001F7216">
              <w:rPr>
                <w:rFonts w:ascii="Times New Roman" w:hAnsi="Times New Roman"/>
                <w:i/>
                <w:szCs w:val="24"/>
                <w:lang w:val="de-CH"/>
              </w:rPr>
              <w:t>ranBP1-gfp</w: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t>, G418</w:t>
            </w:r>
            <w:r w:rsidRPr="001F7216">
              <w:rPr>
                <w:rFonts w:ascii="Times New Roman" w:hAnsi="Times New Roman"/>
                <w:szCs w:val="24"/>
                <w:vertAlign w:val="superscript"/>
                <w:lang w:val="de-CH"/>
              </w:rPr>
              <w:t>R</w: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t>, Amp</w:t>
            </w:r>
            <w:r w:rsidRPr="001F7216">
              <w:rPr>
                <w:rFonts w:ascii="Times New Roman" w:hAnsi="Times New Roman"/>
                <w:szCs w:val="24"/>
                <w:vertAlign w:val="superscript"/>
                <w:lang w:val="de-CH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2CABB101" w14:textId="77777777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</w:rPr>
              <w:fldChar w:fldCharType="begin"/>
            </w:r>
            <w:r w:rsidRPr="001F7216">
              <w:rPr>
                <w:rFonts w:ascii="Times New Roman" w:hAnsi="Times New Roman"/>
                <w:szCs w:val="24"/>
              </w:rPr>
              <w:instrText xml:space="preserve"> ADDIN EN.CITE &lt;EndNote&gt;&lt;Cite&gt;&lt;Author&gt;Rothmeier&lt;/Author&gt;&lt;Year&gt;2013&lt;/Year&gt;&lt;RecNum&gt;5661&lt;/RecNum&gt;&lt;DisplayText&gt;(Rothmeier et al., 2013)&lt;/DisplayText&gt;&lt;record&gt;&lt;rec-number&gt;5661&lt;/rec-number&gt;&lt;foreign-keys&gt;&lt;key app="EN" db-id="vfpf0pd0twdt25e5z5hvvwwmfr2e0r5dz29x" timestamp="1385217229"&gt;5661&lt;/key&gt;&lt;/foreign-keys&gt;&lt;ref-type name="Journal Article"&gt;17&lt;/ref-type&gt;&lt;contributors&gt;&lt;authors&gt;&lt;author&gt;Rothmeier, E.&lt;/author&gt;&lt;author&gt;Pfaffinger, G.&lt;/author&gt;&lt;author&gt;Hoffmann, C.&lt;/author&gt;&lt;author&gt;Harrison, C. F.&lt;/author&gt;&lt;author&gt;Grabmayr, H.&lt;/author&gt;&lt;author&gt;Repnik, U.&lt;/author&gt;&lt;author&gt;Hannemann, M.&lt;/author&gt;&lt;author&gt;Wölke, S.&lt;/author&gt;&lt;author&gt;Bausch, A.&lt;/author&gt;&lt;author&gt;Griffiths, G.&lt;/author&gt;&lt;author&gt;Müller-Taubenberger, A.&lt;/author&gt;&lt;author&gt;Itzen, A.&lt;/author&gt;&lt;author&gt;Hilbi, H.&lt;/author&gt;&lt;/authors&gt;&lt;/contributors&gt;&lt;auth-address&gt;Max von Pettenkofer-Institute, Department of Medicine, Ludwig-Maximilians Universitat Munchen, Munchen, Germany.&lt;/auth-address&gt;&lt;titles&gt;&lt;title&gt;Activation of Ran GTPase by a Legionella effector promotes microtubule polymerization, pathogen vacuole motility and infection&lt;/title&gt;&lt;secondary-title&gt;PLoS Pathog&lt;/secondary-title&gt;&lt;/titles&gt;&lt;periodical&gt;&lt;full-title&gt;PLoS Pathog&lt;/full-title&gt;&lt;/periodical&gt;&lt;pages&gt;e1003598&lt;/pages&gt;&lt;volume&gt;9&lt;/volume&gt;&lt;number&gt;9&lt;/number&gt;&lt;edition&gt;2013/09/27&lt;/edition&gt;&lt;dates&gt;&lt;year&gt;2013&lt;/year&gt;&lt;pub-dates&gt;&lt;date&gt;Sep&lt;/date&gt;&lt;/pub-dates&gt;&lt;/dates&gt;&lt;isbn&gt;1553-7374 (Electronic)&amp;#xD;1553-7366 (Linking)&lt;/isbn&gt;&lt;accession-num&gt;24068924&lt;/accession-num&gt;&lt;urls&gt;&lt;related-urls&gt;&lt;url&gt;http://www.ncbi.nlm.nih.gov/pubmed/24068924&lt;/url&gt;&lt;/related-urls&gt;&lt;/urls&gt;&lt;custom2&gt;3777869&lt;/custom2&gt;&lt;electronic-resource-num&gt;10.1371/journal.ppat.1003598&amp;#xD;PPATHOGENS-D-13-00644 [pii]&lt;/electronic-resource-num&gt;&lt;language&gt;eng&lt;/language&gt;&lt;/record&gt;&lt;/Cite&gt;&lt;/EndNote&gt;</w:instrText>
            </w:r>
            <w:r w:rsidRPr="001F7216">
              <w:rPr>
                <w:rFonts w:ascii="Times New Roman" w:hAnsi="Times New Roman"/>
                <w:szCs w:val="24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  <w:szCs w:val="24"/>
              </w:rPr>
              <w:t>(Rothmeier et al., 2013)</w:t>
            </w:r>
            <w:r w:rsidRPr="001F7216">
              <w:rPr>
                <w:rFonts w:ascii="Times New Roman" w:hAnsi="Times New Roman"/>
                <w:szCs w:val="24"/>
              </w:rPr>
              <w:fldChar w:fldCharType="end"/>
            </w:r>
          </w:p>
        </w:tc>
      </w:tr>
      <w:tr w:rsidR="00291A69" w:rsidRPr="001F7216" w14:paraId="028373D0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07668E15" w14:textId="3D885799" w:rsidR="00291A69" w:rsidRPr="001F7216" w:rsidRDefault="00291A69" w:rsidP="00A979DB">
            <w:pPr>
              <w:spacing w:line="300" w:lineRule="auto"/>
              <w:ind w:left="142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</w:rPr>
              <w:t>pSW001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04656E23" w14:textId="405FD90B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  <w:szCs w:val="24"/>
                <w:lang w:val="en-GB"/>
              </w:rPr>
            </w:pPr>
            <w:r w:rsidRPr="001F7216">
              <w:rPr>
                <w:rFonts w:ascii="Times New Roman" w:hAnsi="Times New Roman"/>
                <w:iCs/>
                <w:szCs w:val="24"/>
              </w:rPr>
              <w:t xml:space="preserve">pMMB207C, </w:t>
            </w:r>
            <w:r w:rsidRPr="001F7216">
              <w:rPr>
                <w:rFonts w:ascii="Times New Roman" w:hAnsi="Times New Roman"/>
                <w:iCs/>
                <w:szCs w:val="24"/>
                <w:lang w:val="fr-CH"/>
              </w:rPr>
              <w:t>Δ</w:t>
            </w:r>
            <w:r w:rsidRPr="001F7216">
              <w:rPr>
                <w:rFonts w:ascii="Times New Roman" w:hAnsi="Times New Roman"/>
                <w:i/>
                <w:szCs w:val="24"/>
              </w:rPr>
              <w:t>lacI</w:t>
            </w:r>
            <w:r w:rsidRPr="001F7216">
              <w:rPr>
                <w:rFonts w:ascii="Times New Roman" w:hAnsi="Times New Roman"/>
                <w:iCs/>
                <w:szCs w:val="24"/>
                <w:vertAlign w:val="superscript"/>
              </w:rPr>
              <w:t>q</w:t>
            </w:r>
            <w:r w:rsidRPr="001F7216">
              <w:rPr>
                <w:rFonts w:ascii="Times New Roman" w:hAnsi="Times New Roman"/>
                <w:iCs/>
                <w:szCs w:val="24"/>
              </w:rPr>
              <w:t xml:space="preserve"> , </w:t>
            </w:r>
            <w:r w:rsidR="002339DC" w:rsidRPr="001F7216">
              <w:rPr>
                <w:rFonts w:ascii="Times New Roman" w:hAnsi="Times New Roman"/>
                <w:iCs/>
                <w:szCs w:val="24"/>
              </w:rPr>
              <w:t>P</w:t>
            </w:r>
            <w:r w:rsidR="002339DC" w:rsidRPr="001F7216">
              <w:rPr>
                <w:rFonts w:ascii="Times New Roman" w:hAnsi="Times New Roman"/>
                <w:i/>
                <w:iCs/>
                <w:szCs w:val="24"/>
                <w:vertAlign w:val="subscript"/>
              </w:rPr>
              <w:t>tac</w:t>
            </w:r>
            <w:r w:rsidR="002339DC" w:rsidRPr="001F7216">
              <w:rPr>
                <w:rFonts w:ascii="Times New Roman" w:hAnsi="Times New Roman"/>
                <w:iCs/>
                <w:szCs w:val="24"/>
              </w:rPr>
              <w:t>-</w:t>
            </w:r>
            <w:r w:rsidR="002339DC" w:rsidRPr="001F7216">
              <w:rPr>
                <w:rFonts w:ascii="Times New Roman" w:hAnsi="Times New Roman"/>
                <w:i/>
                <w:iCs/>
                <w:szCs w:val="24"/>
              </w:rPr>
              <w:t>d</w:t>
            </w:r>
            <w:r w:rsidRPr="001F7216">
              <w:rPr>
                <w:rFonts w:ascii="Times New Roman" w:hAnsi="Times New Roman"/>
                <w:i/>
                <w:iCs/>
                <w:szCs w:val="24"/>
              </w:rPr>
              <w:t>sRed</w:t>
            </w:r>
            <w:r w:rsidRPr="001F7216">
              <w:rPr>
                <w:rFonts w:ascii="Times New Roman" w:hAnsi="Times New Roman"/>
                <w:iCs/>
                <w:szCs w:val="24"/>
              </w:rPr>
              <w:t xml:space="preserve"> (</w:t>
            </w:r>
            <w:r w:rsidR="002339DC" w:rsidRPr="001F7216">
              <w:rPr>
                <w:rFonts w:ascii="Times New Roman" w:hAnsi="Times New Roman"/>
                <w:iCs/>
                <w:szCs w:val="24"/>
              </w:rPr>
              <w:t>const.</w:t>
            </w:r>
            <w:r w:rsidRPr="001F7216">
              <w:rPr>
                <w:rFonts w:ascii="Times New Roman" w:hAnsi="Times New Roman"/>
                <w:iCs/>
                <w:szCs w:val="24"/>
              </w:rPr>
              <w:t>), Cam</w:t>
            </w:r>
            <w:r w:rsidRPr="001F7216">
              <w:rPr>
                <w:rFonts w:ascii="Times New Roman" w:hAnsi="Times New Roman"/>
                <w:iCs/>
                <w:szCs w:val="24"/>
                <w:vertAlign w:val="superscript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423EE928" w14:textId="61ECBFED" w:rsidR="00291A69" w:rsidRPr="001F7216" w:rsidRDefault="00BD11FA" w:rsidP="00A979DB">
            <w:pPr>
              <w:spacing w:line="300" w:lineRule="auto"/>
              <w:rPr>
                <w:rFonts w:ascii="Times New Roman" w:hAnsi="Times New Roman"/>
                <w:szCs w:val="24"/>
                <w:lang w:val="en-GB"/>
              </w:rPr>
            </w:pPr>
            <w:r w:rsidRPr="001F7216">
              <w:rPr>
                <w:rFonts w:ascii="Times New Roman" w:eastAsiaTheme="minorHAnsi" w:hAnsi="Times New Roman"/>
                <w:noProof/>
                <w:szCs w:val="24"/>
                <w:lang w:val="en-GB"/>
              </w:rPr>
              <w:fldChar w:fldCharType="begin"/>
            </w:r>
            <w:r w:rsidRPr="001F7216">
              <w:rPr>
                <w:rFonts w:ascii="Times New Roman" w:eastAsiaTheme="minorHAnsi" w:hAnsi="Times New Roman"/>
                <w:noProof/>
                <w:szCs w:val="24"/>
                <w:lang w:val="en-GB"/>
              </w:rPr>
              <w:instrText xml:space="preserve"> ADDIN EN.CITE &lt;EndNote&gt;&lt;Cite&gt;&lt;Author&gt;Mampel&lt;/Author&gt;&lt;Year&gt;2006&lt;/Year&gt;&lt;RecNum&gt;3051&lt;/RecNum&gt;&lt;DisplayText&gt;(Mampel&lt;style face="italic"&gt; et al&lt;/style&gt;, 2006)&lt;/DisplayText&gt;&lt;record&gt;&lt;rec-number&gt;3051&lt;/rec-number&gt;&lt;foreign-keys&gt;&lt;key app="EN" db-id="vfpf0pd0twdt25e5z5hvvwwmfr2e0r5dz29x" timestamp="0"&gt;3051&lt;/key&gt;&lt;/foreign-keys&gt;&lt;ref-type name="Journal Article"&gt;17&lt;/ref-type&gt;&lt;contributors&gt;&lt;authors&gt;&lt;author&gt;Mampel, J.&lt;/author&gt;&lt;author&gt;Spirig, T.&lt;/author&gt;&lt;author&gt;Weber, S. S.&lt;/author&gt;&lt;author&gt;Haagensen, J. A. J.&lt;/author&gt;&lt;author&gt;Molin, S.&lt;/author&gt;&lt;author&gt;Hilbi, H.&lt;/author&gt;&lt;/authors&gt;&lt;/contributors&gt;&lt;auth-address&gt;Institute of Microbiology, Swiss Federal Institute of Technology (ETH), CH-8093 Zurich, Switzerland.&lt;/auth-address&gt;&lt;titles&gt;&lt;title&gt;Planktonic replication is essential for biofilm formation by Legionella pneumophila in a complex medium under static and dynamic flow conditions&lt;/title&gt;&lt;secondary-title&gt;Appl Environ Microbiol&lt;/secondary-title&gt;&lt;/titles&gt;&lt;periodical&gt;&lt;full-title&gt;Appl Environ Microbiol&lt;/full-title&gt;&lt;abbr-1&gt;Applied and environmental microbiology&lt;/abbr-1&gt;&lt;/periodical&gt;&lt;pages&gt;2885-95&lt;/pages&gt;&lt;volume&gt;72&lt;/volume&gt;&lt;number&gt;4&lt;/number&gt;&lt;dates&gt;&lt;year&gt;2006&lt;/year&gt;&lt;pub-dates&gt;&lt;date&gt;Apr&lt;/date&gt;&lt;/pub-dates&gt;&lt;/dates&gt;&lt;accession-num&gt;16597995&lt;/accession-num&gt;&lt;urls&gt;&lt;related-urls&gt;&lt;url&gt;http://www.ncbi.nlm.nih.gov/entrez/query.fcgi?cmd=Retrieve&amp;amp;db=PubMed&amp;amp;dopt=Citation&amp;amp;list_uids=16597995 &lt;/url&gt;&lt;/related-urls&gt;&lt;/urls&gt;&lt;/record&gt;&lt;/Cite&gt;&lt;/EndNote&gt;</w:instrText>
            </w:r>
            <w:r w:rsidRPr="001F7216">
              <w:rPr>
                <w:rFonts w:ascii="Times New Roman" w:eastAsiaTheme="minorHAnsi" w:hAnsi="Times New Roman"/>
                <w:noProof/>
                <w:szCs w:val="24"/>
                <w:lang w:val="en-GB"/>
              </w:rPr>
              <w:fldChar w:fldCharType="separate"/>
            </w:r>
            <w:r w:rsidRPr="001F7216">
              <w:rPr>
                <w:rFonts w:ascii="Times New Roman" w:eastAsiaTheme="minorHAnsi" w:hAnsi="Times New Roman"/>
                <w:noProof/>
                <w:szCs w:val="24"/>
                <w:lang w:val="en-GB"/>
              </w:rPr>
              <w:t>(Mampel et al, 2006)</w:t>
            </w:r>
            <w:r w:rsidRPr="001F7216">
              <w:rPr>
                <w:rFonts w:ascii="Times New Roman" w:eastAsiaTheme="minorHAnsi" w:hAnsi="Times New Roman"/>
                <w:noProof/>
                <w:szCs w:val="24"/>
              </w:rPr>
              <w:fldChar w:fldCharType="end"/>
            </w:r>
          </w:p>
        </w:tc>
      </w:tr>
      <w:tr w:rsidR="00291A69" w:rsidRPr="001F7216" w14:paraId="00BCFC5E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3E404CF9" w14:textId="77777777" w:rsidR="00291A69" w:rsidRPr="001F7216" w:rsidRDefault="00291A69" w:rsidP="00A979DB">
            <w:pPr>
              <w:spacing w:line="300" w:lineRule="auto"/>
              <w:ind w:left="142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pUC4K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43D5B07E" w14:textId="77777777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i/>
                <w:szCs w:val="24"/>
                <w:lang w:val="de-CH"/>
              </w:rPr>
              <w:t xml:space="preserve">oriR </w: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t>(pBR322), Amp</w:t>
            </w:r>
            <w:r w:rsidRPr="001F7216">
              <w:rPr>
                <w:rFonts w:ascii="Times New Roman" w:hAnsi="Times New Roman"/>
                <w:szCs w:val="24"/>
                <w:vertAlign w:val="superscript"/>
                <w:lang w:val="de-CH"/>
              </w:rPr>
              <w:t>R</w: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t>, MCS::Kan</w:t>
            </w:r>
            <w:r w:rsidRPr="001F7216">
              <w:rPr>
                <w:rFonts w:ascii="Times New Roman" w:hAnsi="Times New Roman"/>
                <w:szCs w:val="24"/>
                <w:vertAlign w:val="superscript"/>
                <w:lang w:val="de-CH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77E0A8E9" w14:textId="77777777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Amersham, UK</w:t>
            </w:r>
          </w:p>
        </w:tc>
      </w:tr>
      <w:tr w:rsidR="00291A69" w:rsidRPr="001F7216" w14:paraId="320A0536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6D2A503A" w14:textId="77777777" w:rsidR="00291A69" w:rsidRPr="001F7216" w:rsidRDefault="00291A69" w:rsidP="00A979DB">
            <w:pPr>
              <w:spacing w:line="300" w:lineRule="auto"/>
              <w:ind w:left="142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pUC19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0B54B61D" w14:textId="77777777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  <w:i/>
                <w:szCs w:val="24"/>
                <w:lang w:val="de-CH"/>
              </w:rPr>
              <w:t xml:space="preserve">oriR </w: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t xml:space="preserve">(pBR322), </w:t>
            </w:r>
            <w:r w:rsidRPr="001F7216">
              <w:rPr>
                <w:rFonts w:ascii="Times New Roman" w:hAnsi="Times New Roman"/>
                <w:szCs w:val="24"/>
                <w:lang w:val="fr-CH"/>
              </w:rPr>
              <w:t>Amp</w:t>
            </w:r>
            <w:r w:rsidRPr="001F7216">
              <w:rPr>
                <w:rFonts w:ascii="Times New Roman" w:hAnsi="Times New Roman"/>
                <w:szCs w:val="24"/>
                <w:vertAlign w:val="superscript"/>
                <w:lang w:val="fr-CH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4BDB2AE9" w14:textId="77777777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fldChar w:fldCharType="begin"/>
            </w:r>
            <w:r w:rsidRPr="001F7216">
              <w:rPr>
                <w:rFonts w:ascii="Times New Roman" w:hAnsi="Times New Roman"/>
                <w:szCs w:val="24"/>
                <w:lang w:val="de-CH"/>
              </w:rPr>
              <w:instrText xml:space="preserve"> ADDIN EN.CITE &lt;EndNote&gt;&lt;Cite&gt;&lt;Author&gt;Norrander&lt;/Author&gt;&lt;Year&gt;1983&lt;/Year&gt;&lt;RecNum&gt;10853&lt;/RecNum&gt;&lt;DisplayText&gt;(Norrander et al., 1983)&lt;/DisplayText&gt;&lt;record&gt;&lt;rec-number&gt;10853&lt;/rec-number&gt;&lt;foreign-keys&gt;&lt;key app="EN" db-id="vfpf0pd0twdt25e5z5hvvwwmfr2e0r5dz29x" timestamp="1665266843"&gt;10853&lt;/key&gt;&lt;/foreign-keys&gt;&lt;ref-type name="Journal Article"&gt;17&lt;/ref-type&gt;&lt;contributors&gt;&lt;authors&gt;&lt;author&gt;Norrander, J.&lt;/author&gt;&lt;author&gt;Kempe, T.&lt;/author&gt;&lt;author&gt;Messing, J.&lt;/author&gt;&lt;/authors&gt;&lt;/contributors&gt;&lt;titles&gt;&lt;title&gt;Construction of improved M13 vectors using oligodeoxynucleotide-directed mutagenesis&lt;/title&gt;&lt;secondary-title&gt;Gene&lt;/secondary-title&gt;&lt;/titles&gt;&lt;periodical&gt;&lt;full-title&gt;Gene&lt;/full-title&gt;&lt;/periodical&gt;&lt;pages&gt;101-6&lt;/pages&gt;&lt;volume&gt;26&lt;/volume&gt;&lt;number&gt;1&lt;/number&gt;&lt;keywords&gt;&lt;keyword&gt;Base Sequence&lt;/keyword&gt;&lt;keyword&gt;Cloning, Molecular&lt;/keyword&gt;&lt;keyword&gt;Coliphages/*genetics&lt;/keyword&gt;&lt;keyword&gt;DNA Restriction Enzymes&lt;/keyword&gt;&lt;keyword&gt;*Genetic Vectors&lt;/keyword&gt;&lt;keyword&gt;*Mutation&lt;/keyword&gt;&lt;keyword&gt;*Oligodeoxyribonucleotides&lt;/keyword&gt;&lt;keyword&gt;*Oligonucleotides&lt;/keyword&gt;&lt;/keywords&gt;&lt;dates&gt;&lt;year&gt;1983&lt;/year&gt;&lt;pub-dates&gt;&lt;date&gt;Dec&lt;/date&gt;&lt;/pub-dates&gt;&lt;/dates&gt;&lt;isbn&gt;0378-1119 (Print)&amp;#xD;0378-1119 (Linking)&lt;/isbn&gt;&lt;accession-num&gt;6323249&lt;/accession-num&gt;&lt;urls&gt;&lt;related-urls&gt;&lt;url&gt;https://www.ncbi.nlm.nih.gov/pubmed/6323249&lt;/url&gt;&lt;/related-urls&gt;&lt;/urls&gt;&lt;electronic-resource-num&gt;10.1016/0378-1119(83)90040-9&lt;/electronic-resource-num&gt;&lt;/record&gt;&lt;/Cite&gt;&lt;/EndNote&gt;</w:instrTex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  <w:szCs w:val="24"/>
                <w:lang w:val="de-CH"/>
              </w:rPr>
              <w:t>(Norrander et al., 1983)</w:t>
            </w:r>
            <w:r w:rsidRPr="001F7216">
              <w:rPr>
                <w:rFonts w:ascii="Times New Roman" w:hAnsi="Times New Roman"/>
                <w:szCs w:val="24"/>
                <w:lang w:val="de-CH"/>
              </w:rPr>
              <w:fldChar w:fldCharType="end"/>
            </w:r>
          </w:p>
        </w:tc>
      </w:tr>
      <w:tr w:rsidR="00291A69" w:rsidRPr="001F7216" w14:paraId="0A1D233F" w14:textId="77777777" w:rsidTr="003E6A05">
        <w:tc>
          <w:tcPr>
            <w:tcW w:w="2093" w:type="dxa"/>
            <w:tcBorders>
              <w:top w:val="nil"/>
              <w:bottom w:val="nil"/>
            </w:tcBorders>
          </w:tcPr>
          <w:p w14:paraId="3D6A47B9" w14:textId="1804E146" w:rsidR="00291A69" w:rsidRPr="001F7216" w:rsidRDefault="00291A69" w:rsidP="00A979DB">
            <w:pPr>
              <w:spacing w:line="300" w:lineRule="auto"/>
              <w:ind w:left="142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szCs w:val="24"/>
                <w:lang w:val="de-CH"/>
              </w:rPr>
              <w:t>pWS032</w:t>
            </w:r>
          </w:p>
        </w:tc>
        <w:tc>
          <w:tcPr>
            <w:tcW w:w="4995" w:type="dxa"/>
            <w:tcBorders>
              <w:top w:val="nil"/>
              <w:bottom w:val="nil"/>
            </w:tcBorders>
          </w:tcPr>
          <w:p w14:paraId="314E526F" w14:textId="575C7228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  <w:lang w:val="de-CH"/>
              </w:rPr>
              <w:t>pDM1044-</w:t>
            </w:r>
            <w:r w:rsidRPr="001F7216">
              <w:rPr>
                <w:rFonts w:ascii="Times New Roman" w:hAnsi="Times New Roman"/>
                <w:iCs/>
                <w:lang w:val="de-CH"/>
              </w:rPr>
              <w:t>P4C</w:t>
            </w:r>
            <w:r w:rsidRPr="001F7216">
              <w:rPr>
                <w:rFonts w:ascii="Times New Roman" w:hAnsi="Times New Roman"/>
                <w:i/>
                <w:vertAlign w:val="subscript"/>
                <w:lang w:val="de-CH"/>
              </w:rPr>
              <w:t>SidC</w:t>
            </w:r>
            <w:r w:rsidRPr="001F7216">
              <w:rPr>
                <w:rFonts w:ascii="Times New Roman" w:hAnsi="Times New Roman"/>
                <w:lang w:val="de-CH"/>
              </w:rPr>
              <w:t>-</w:t>
            </w:r>
            <w:r w:rsidRPr="001F7216">
              <w:rPr>
                <w:rFonts w:ascii="Times New Roman" w:hAnsi="Times New Roman"/>
                <w:i/>
                <w:lang w:val="de-CH"/>
              </w:rPr>
              <w:t xml:space="preserve">mCherry, </w:t>
            </w:r>
            <w:r w:rsidRPr="001F7216">
              <w:rPr>
                <w:rFonts w:ascii="Times New Roman" w:hAnsi="Times New Roman"/>
                <w:lang w:val="de-CH"/>
              </w:rPr>
              <w:t>Hyg</w:t>
            </w:r>
            <w:r w:rsidRPr="001F7216">
              <w:rPr>
                <w:rFonts w:ascii="Times New Roman" w:hAnsi="Times New Roman"/>
                <w:vertAlign w:val="superscript"/>
                <w:lang w:val="de-CH"/>
              </w:rPr>
              <w:t>R</w:t>
            </w:r>
            <w:r w:rsidRPr="001F7216">
              <w:rPr>
                <w:rFonts w:ascii="Times New Roman" w:hAnsi="Times New Roman"/>
                <w:lang w:val="de-CH"/>
              </w:rPr>
              <w:t>, Amp</w:t>
            </w:r>
            <w:r w:rsidRPr="001F7216">
              <w:rPr>
                <w:rFonts w:ascii="Times New Roman" w:hAnsi="Times New Roman"/>
                <w:vertAlign w:val="superscript"/>
                <w:lang w:val="de-CH"/>
              </w:rPr>
              <w:t>R</w:t>
            </w:r>
          </w:p>
        </w:tc>
        <w:tc>
          <w:tcPr>
            <w:tcW w:w="2801" w:type="dxa"/>
            <w:tcBorders>
              <w:top w:val="nil"/>
              <w:bottom w:val="nil"/>
            </w:tcBorders>
          </w:tcPr>
          <w:p w14:paraId="24BD3814" w14:textId="2E04BAA7" w:rsidR="00291A69" w:rsidRPr="001F7216" w:rsidRDefault="00291A69" w:rsidP="00A979DB">
            <w:pPr>
              <w:spacing w:line="300" w:lineRule="auto"/>
              <w:rPr>
                <w:rFonts w:ascii="Times New Roman" w:hAnsi="Times New Roman"/>
                <w:szCs w:val="24"/>
                <w:lang w:val="de-CH"/>
              </w:rPr>
            </w:pPr>
            <w:r w:rsidRPr="001F7216">
              <w:rPr>
                <w:rFonts w:ascii="Times New Roman" w:hAnsi="Times New Roman"/>
              </w:rPr>
              <w:fldChar w:fldCharType="begin"/>
            </w:r>
            <w:r w:rsidRPr="001F7216">
              <w:rPr>
                <w:rFonts w:ascii="Times New Roman" w:hAnsi="Times New Roman"/>
              </w:rPr>
              <w:instrText xml:space="preserve"> ADDIN EN.CITE &lt;EndNote&gt;&lt;Cite&gt;&lt;Author&gt;Steiner&lt;/Author&gt;&lt;Year&gt;2017&lt;/Year&gt;&lt;RecNum&gt;7628&lt;/RecNum&gt;&lt;DisplayText&gt;(Steiner et al., 2017)&lt;/DisplayText&gt;&lt;record&gt;&lt;rec-number&gt;7628&lt;/rec-number&gt;&lt;foreign-keys&gt;&lt;key app="EN" db-id="vfpf0pd0twdt25e5z5hvvwwmfr2e0r5dz29x" timestamp="1509828403"&gt;7628&lt;/key&gt;&lt;/foreign-keys&gt;&lt;ref-type name="Journal Article"&gt;17&lt;/ref-type&gt;&lt;contributors&gt;&lt;authors&gt;&lt;author&gt;Steiner, B.&lt;/author&gt;&lt;author&gt;Swart, A. L.&lt;/author&gt;&lt;author&gt;Welin, A.&lt;/author&gt;&lt;author&gt;Weber, S.&lt;/author&gt;&lt;author&gt;Personnic, N.&lt;/author&gt;&lt;author&gt;Kaech, A.&lt;/author&gt;&lt;author&gt;Freyre, C.&lt;/author&gt;&lt;author&gt;Ziegler, U.&lt;/author&gt;&lt;author&gt;Klemm, R. W.&lt;/author&gt;&lt;author&gt;Hilbi, H.&lt;/author&gt;&lt;/authors&gt;&lt;/contributors&gt;&lt;auth-address&gt;Institute of Medical Microbiology, University of Zurich, Zurich, Switzerland.&amp;#xD;Center for Microscopy and Image Analysis, University of Zurich, Zurich, Switzerland.&amp;#xD;Institute of Molecular Life Sciences, University of Zurich, Zurich, Switzerland.&amp;#xD;Institute of Medical Microbiology, University of Zurich, Zurich, Switzerland hilbi@imm.uzh.ch.&lt;/auth-address&gt;&lt;titles&gt;&lt;title&gt;ER remodeling by the large GTPase atlastin promotes vacuolar growth of Legionella pneumophila&lt;/title&gt;&lt;secondary-title&gt;EMBO Rep&lt;/secondary-title&gt;&lt;/titles&gt;&lt;periodical&gt;&lt;full-title&gt;EMBO Rep&lt;/full-title&gt;&lt;/periodical&gt;&lt;pages&gt;1817-1836&lt;/pages&gt;&lt;volume&gt;18&lt;/volume&gt;&lt;number&gt;10&lt;/number&gt;&lt;keywords&gt;&lt;keyword&gt;Dictyostelium discoideum&lt;/keyword&gt;&lt;keyword&gt;macrophage&lt;/keyword&gt;&lt;keyword&gt;pathogen vacuole&lt;/keyword&gt;&lt;keyword&gt;phosphoinositide lipid&lt;/keyword&gt;&lt;keyword&gt;type IV secretion&lt;/keyword&gt;&lt;/keywords&gt;&lt;dates&gt;&lt;year&gt;2017&lt;/year&gt;&lt;pub-dates&gt;&lt;date&gt;Oct&lt;/date&gt;&lt;/pub-dates&gt;&lt;/dates&gt;&lt;isbn&gt;1469-3178 (Electronic)&amp;#xD;1469-221X (Linking)&lt;/isbn&gt;&lt;accession-num&gt;28835546&lt;/accession-num&gt;&lt;urls&gt;&lt;related-urls&gt;&lt;url&gt;https://www.ncbi.nlm.nih.gov/pubmed/28835546&lt;/url&gt;&lt;/related-urls&gt;&lt;/urls&gt;&lt;custom2&gt;PMC5623866&lt;/custom2&gt;&lt;electronic-resource-num&gt;10.15252/embr.201743903&lt;/electronic-resource-num&gt;&lt;/record&gt;&lt;/Cite&gt;&lt;/EndNote&gt;</w:instrText>
            </w:r>
            <w:r w:rsidRPr="001F7216">
              <w:rPr>
                <w:rFonts w:ascii="Times New Roman" w:hAnsi="Times New Roman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</w:rPr>
              <w:t>(Steiner et al., 2017)</w:t>
            </w:r>
            <w:r w:rsidRPr="001F7216">
              <w:rPr>
                <w:rFonts w:ascii="Times New Roman" w:hAnsi="Times New Roman"/>
              </w:rPr>
              <w:fldChar w:fldCharType="end"/>
            </w:r>
          </w:p>
        </w:tc>
      </w:tr>
      <w:tr w:rsidR="00291A69" w:rsidRPr="001F7216" w14:paraId="3FF130BC" w14:textId="77777777" w:rsidTr="003E6A05">
        <w:tc>
          <w:tcPr>
            <w:tcW w:w="2093" w:type="dxa"/>
            <w:tcBorders>
              <w:top w:val="nil"/>
              <w:bottom w:val="single" w:sz="12" w:space="0" w:color="auto"/>
            </w:tcBorders>
          </w:tcPr>
          <w:p w14:paraId="4576B6EB" w14:textId="77777777" w:rsidR="00291A69" w:rsidRPr="001F7216" w:rsidRDefault="00291A69" w:rsidP="00A979DB">
            <w:pPr>
              <w:spacing w:line="300" w:lineRule="auto"/>
              <w:ind w:left="142"/>
              <w:jc w:val="both"/>
              <w:rPr>
                <w:rFonts w:ascii="Times New Roman" w:hAnsi="Times New Roman"/>
                <w:b/>
                <w:i/>
              </w:rPr>
            </w:pPr>
            <w:r w:rsidRPr="001F7216">
              <w:rPr>
                <w:rFonts w:ascii="Times New Roman" w:hAnsi="Times New Roman"/>
              </w:rPr>
              <w:t>pWS034</w:t>
            </w:r>
          </w:p>
        </w:tc>
        <w:tc>
          <w:tcPr>
            <w:tcW w:w="4995" w:type="dxa"/>
            <w:tcBorders>
              <w:top w:val="nil"/>
              <w:bottom w:val="single" w:sz="12" w:space="0" w:color="auto"/>
            </w:tcBorders>
          </w:tcPr>
          <w:p w14:paraId="76542817" w14:textId="77777777" w:rsidR="00291A69" w:rsidRPr="001F7216" w:rsidRDefault="00291A69" w:rsidP="00A979DB">
            <w:pPr>
              <w:spacing w:line="300" w:lineRule="auto"/>
              <w:jc w:val="both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</w:rPr>
              <w:t>pDM323-</w:t>
            </w:r>
            <w:r w:rsidRPr="001F7216">
              <w:rPr>
                <w:rFonts w:ascii="Times New Roman" w:hAnsi="Times New Roman"/>
                <w:i/>
              </w:rPr>
              <w:t>P4C</w:t>
            </w:r>
            <w:r w:rsidRPr="001F7216">
              <w:rPr>
                <w:rFonts w:ascii="Times New Roman" w:hAnsi="Times New Roman"/>
                <w:i/>
                <w:vertAlign w:val="subscript"/>
              </w:rPr>
              <w:t>SidC</w:t>
            </w:r>
            <w:r w:rsidRPr="001F7216">
              <w:rPr>
                <w:rFonts w:ascii="Times New Roman" w:hAnsi="Times New Roman"/>
              </w:rPr>
              <w:t>-</w:t>
            </w:r>
            <w:r w:rsidRPr="001F7216">
              <w:rPr>
                <w:rFonts w:ascii="Times New Roman" w:hAnsi="Times New Roman"/>
                <w:i/>
              </w:rPr>
              <w:t xml:space="preserve">gfp, </w:t>
            </w:r>
            <w:r w:rsidRPr="001F7216">
              <w:rPr>
                <w:rFonts w:ascii="Times New Roman" w:hAnsi="Times New Roman"/>
              </w:rPr>
              <w:t>G418</w:t>
            </w:r>
            <w:r w:rsidRPr="001F7216">
              <w:rPr>
                <w:rFonts w:ascii="Times New Roman" w:hAnsi="Times New Roman"/>
                <w:vertAlign w:val="superscript"/>
              </w:rPr>
              <w:t>R</w:t>
            </w:r>
            <w:r w:rsidRPr="001F7216">
              <w:rPr>
                <w:rFonts w:ascii="Times New Roman" w:hAnsi="Times New Roman"/>
              </w:rPr>
              <w:t>, Amp</w:t>
            </w:r>
            <w:r w:rsidRPr="001F7216">
              <w:rPr>
                <w:rFonts w:ascii="Times New Roman" w:hAnsi="Times New Roman"/>
                <w:vertAlign w:val="superscript"/>
              </w:rPr>
              <w:t>R</w:t>
            </w:r>
          </w:p>
        </w:tc>
        <w:tc>
          <w:tcPr>
            <w:tcW w:w="2801" w:type="dxa"/>
            <w:tcBorders>
              <w:top w:val="nil"/>
              <w:bottom w:val="single" w:sz="12" w:space="0" w:color="auto"/>
            </w:tcBorders>
          </w:tcPr>
          <w:p w14:paraId="1592E894" w14:textId="77777777" w:rsidR="00291A69" w:rsidRPr="001F7216" w:rsidRDefault="00291A69" w:rsidP="00A979DB">
            <w:pPr>
              <w:spacing w:line="300" w:lineRule="auto"/>
              <w:jc w:val="both"/>
              <w:rPr>
                <w:rFonts w:ascii="Times New Roman" w:hAnsi="Times New Roman"/>
              </w:rPr>
            </w:pPr>
            <w:r w:rsidRPr="001F7216">
              <w:rPr>
                <w:rFonts w:ascii="Times New Roman" w:hAnsi="Times New Roman"/>
              </w:rPr>
              <w:fldChar w:fldCharType="begin">
                <w:fldData xml:space="preserve">PEVuZE5vdGU+PENpdGU+PEF1dGhvcj5XZWxpbjwvQXV0aG9yPjxZZWFyPjIwMTg8L1llYXI+PFJl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==
</w:fldData>
              </w:fldChar>
            </w:r>
            <w:r w:rsidRPr="001F7216">
              <w:rPr>
                <w:rFonts w:ascii="Times New Roman" w:hAnsi="Times New Roman"/>
              </w:rPr>
              <w:instrText xml:space="preserve"> ADDIN EN.CITE </w:instrText>
            </w:r>
            <w:r w:rsidRPr="001F7216">
              <w:rPr>
                <w:rFonts w:ascii="Times New Roman" w:hAnsi="Times New Roman"/>
              </w:rPr>
              <w:fldChar w:fldCharType="begin">
                <w:fldData xml:space="preserve">PEVuZE5vdGU+PENpdGU+PEF1dGhvcj5XZWxpbjwvQXV0aG9yPjxZZWFyPjIwMTg8L1llYXI+PFJl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==
</w:fldData>
              </w:fldChar>
            </w:r>
            <w:r w:rsidRPr="001F7216">
              <w:rPr>
                <w:rFonts w:ascii="Times New Roman" w:hAnsi="Times New Roman"/>
              </w:rPr>
              <w:instrText xml:space="preserve"> ADDIN EN.CITE.DATA </w:instrText>
            </w:r>
            <w:r w:rsidRPr="001F7216">
              <w:rPr>
                <w:rFonts w:ascii="Times New Roman" w:hAnsi="Times New Roman"/>
              </w:rPr>
            </w:r>
            <w:r w:rsidRPr="001F7216">
              <w:rPr>
                <w:rFonts w:ascii="Times New Roman" w:hAnsi="Times New Roman"/>
              </w:rPr>
              <w:fldChar w:fldCharType="end"/>
            </w:r>
            <w:r w:rsidRPr="001F7216">
              <w:rPr>
                <w:rFonts w:ascii="Times New Roman" w:hAnsi="Times New Roman"/>
              </w:rPr>
            </w:r>
            <w:r w:rsidRPr="001F7216">
              <w:rPr>
                <w:rFonts w:ascii="Times New Roman" w:hAnsi="Times New Roman"/>
              </w:rPr>
              <w:fldChar w:fldCharType="separate"/>
            </w:r>
            <w:r w:rsidRPr="001F7216">
              <w:rPr>
                <w:rFonts w:ascii="Times New Roman" w:hAnsi="Times New Roman"/>
                <w:noProof/>
              </w:rPr>
              <w:t>(Welin et al., 2018)</w:t>
            </w:r>
            <w:r w:rsidRPr="001F7216">
              <w:rPr>
                <w:rFonts w:ascii="Times New Roman" w:hAnsi="Times New Roman"/>
              </w:rPr>
              <w:fldChar w:fldCharType="end"/>
            </w:r>
          </w:p>
        </w:tc>
      </w:tr>
    </w:tbl>
    <w:p w14:paraId="32E9CCE5" w14:textId="77777777" w:rsidR="005C4FE9" w:rsidRPr="001F7216" w:rsidRDefault="005C4FE9" w:rsidP="00A979DB">
      <w:pPr>
        <w:spacing w:line="300" w:lineRule="auto"/>
        <w:ind w:left="142" w:hanging="142"/>
        <w:jc w:val="both"/>
        <w:rPr>
          <w:rFonts w:ascii="Times New Roman" w:hAnsi="Times New Roman"/>
          <w:szCs w:val="24"/>
          <w:lang w:val="de-CH"/>
        </w:rPr>
      </w:pPr>
    </w:p>
    <w:p w14:paraId="22E77444" w14:textId="3DC46880" w:rsidR="00487305" w:rsidRDefault="00487305" w:rsidP="00A979DB">
      <w:pPr>
        <w:spacing w:line="300" w:lineRule="auto"/>
        <w:ind w:left="142" w:hanging="142"/>
        <w:jc w:val="both"/>
        <w:rPr>
          <w:rFonts w:ascii="Times New Roman" w:hAnsi="Times New Roman"/>
          <w:szCs w:val="24"/>
          <w:lang w:val="de-CH"/>
        </w:rPr>
      </w:pPr>
      <w:r w:rsidRPr="001F7216">
        <w:rPr>
          <w:rFonts w:ascii="Times New Roman" w:hAnsi="Times New Roman"/>
          <w:szCs w:val="24"/>
          <w:vertAlign w:val="superscript"/>
          <w:lang w:val="de-CH"/>
        </w:rPr>
        <w:t>a</w:t>
      </w:r>
      <w:r w:rsidRPr="001F7216">
        <w:rPr>
          <w:rFonts w:ascii="Times New Roman" w:hAnsi="Times New Roman"/>
          <w:szCs w:val="24"/>
          <w:lang w:val="de-CH"/>
        </w:rPr>
        <w:t xml:space="preserve"> Abbreviations: Amp, ampicillin; Bls, blasticidin S; Cam, chloramphenicol; Hyg, hygromycin; Kan, kanamycin; G418, geneticin.</w:t>
      </w:r>
    </w:p>
    <w:p w14:paraId="07058C22" w14:textId="77777777" w:rsidR="00602D87" w:rsidRPr="001F7216" w:rsidRDefault="00602D87" w:rsidP="00602D87">
      <w:pPr>
        <w:spacing w:line="300" w:lineRule="auto"/>
        <w:jc w:val="both"/>
        <w:rPr>
          <w:rFonts w:ascii="Times New Roman" w:hAnsi="Times New Roman"/>
          <w:szCs w:val="24"/>
          <w:lang w:val="de-CH"/>
        </w:rPr>
      </w:pPr>
    </w:p>
    <w:p w14:paraId="7BCC4667" w14:textId="0C4558EE" w:rsidR="00487305" w:rsidRPr="00602D87" w:rsidRDefault="00487305" w:rsidP="00602D87">
      <w:pPr>
        <w:spacing w:line="360" w:lineRule="auto"/>
        <w:ind w:left="284" w:hanging="284"/>
        <w:jc w:val="both"/>
        <w:rPr>
          <w:rFonts w:ascii="Times New Roman" w:hAnsi="Times New Roman"/>
          <w:b/>
          <w:szCs w:val="24"/>
          <w:lang w:val="en-GB"/>
        </w:rPr>
      </w:pPr>
      <w:r w:rsidRPr="00602D87">
        <w:rPr>
          <w:rFonts w:ascii="Times New Roman" w:hAnsi="Times New Roman"/>
          <w:b/>
          <w:szCs w:val="24"/>
          <w:lang w:val="en-GB"/>
        </w:rPr>
        <w:t>References</w:t>
      </w:r>
    </w:p>
    <w:p w14:paraId="6680370F" w14:textId="77777777" w:rsidR="00487305" w:rsidRPr="00602D87" w:rsidRDefault="00487305" w:rsidP="00487305">
      <w:pPr>
        <w:spacing w:line="360" w:lineRule="auto"/>
        <w:ind w:left="284" w:hanging="284"/>
        <w:jc w:val="both"/>
        <w:rPr>
          <w:rFonts w:ascii="Times New Roman" w:eastAsiaTheme="minorHAnsi" w:hAnsi="Times New Roman"/>
          <w:noProof/>
          <w:sz w:val="22"/>
          <w:szCs w:val="22"/>
          <w:lang w:val="de-CH"/>
        </w:rPr>
      </w:pPr>
      <w:r w:rsidRPr="00602D87">
        <w:rPr>
          <w:rFonts w:ascii="Times New Roman" w:eastAsiaTheme="minorHAnsi" w:hAnsi="Times New Roman"/>
          <w:noProof/>
          <w:sz w:val="22"/>
          <w:szCs w:val="22"/>
          <w:lang w:val="en-GB"/>
        </w:rPr>
        <w:fldChar w:fldCharType="begin"/>
      </w:r>
      <w:r w:rsidRPr="00602D87">
        <w:rPr>
          <w:rFonts w:ascii="Times New Roman" w:eastAsiaTheme="minorHAnsi" w:hAnsi="Times New Roman"/>
          <w:noProof/>
          <w:sz w:val="22"/>
          <w:szCs w:val="22"/>
          <w:lang w:val="en-GB"/>
        </w:rPr>
        <w:instrText xml:space="preserve"> ADDIN EN.REFLIST </w:instrText>
      </w:r>
      <w:r w:rsidRPr="00602D87">
        <w:rPr>
          <w:rFonts w:ascii="Times New Roman" w:eastAsiaTheme="minorHAnsi" w:hAnsi="Times New Roman"/>
          <w:noProof/>
          <w:sz w:val="22"/>
          <w:szCs w:val="22"/>
          <w:lang w:val="en-GB"/>
        </w:rPr>
        <w:fldChar w:fldCharType="separate"/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Barisch, C., Paschke, P., Hagedorn, M., Maniak, M., and Soldati, T. (2015) Lipid droplet dynamics at early stages of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Mycobacterium marinum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infection in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Dictyostelium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.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  <w:lang w:val="de-CH"/>
        </w:rPr>
        <w:t>Cell Microbiol</w:t>
      </w:r>
      <w:r w:rsidRPr="00602D87">
        <w:rPr>
          <w:rFonts w:ascii="Times New Roman" w:eastAsiaTheme="minorHAnsi" w:hAnsi="Times New Roman"/>
          <w:noProof/>
          <w:sz w:val="22"/>
          <w:szCs w:val="22"/>
          <w:lang w:val="de-CH"/>
        </w:rPr>
        <w:t xml:space="preserve"> </w:t>
      </w:r>
      <w:r w:rsidRPr="00602D87">
        <w:rPr>
          <w:rFonts w:ascii="Times New Roman" w:eastAsiaTheme="minorHAnsi" w:hAnsi="Times New Roman"/>
          <w:b/>
          <w:noProof/>
          <w:sz w:val="22"/>
          <w:szCs w:val="22"/>
          <w:lang w:val="de-CH"/>
        </w:rPr>
        <w:t>17</w:t>
      </w:r>
      <w:r w:rsidRPr="00602D87">
        <w:rPr>
          <w:rFonts w:ascii="Times New Roman" w:eastAsiaTheme="minorHAnsi" w:hAnsi="Times New Roman"/>
          <w:noProof/>
          <w:sz w:val="22"/>
          <w:szCs w:val="22"/>
          <w:lang w:val="de-CH"/>
        </w:rPr>
        <w:t>: 1332-1349.</w:t>
      </w:r>
    </w:p>
    <w:p w14:paraId="5FCD39AD" w14:textId="77777777" w:rsidR="00487305" w:rsidRPr="00602D87" w:rsidRDefault="00487305" w:rsidP="00487305">
      <w:pPr>
        <w:spacing w:line="360" w:lineRule="auto"/>
        <w:ind w:left="284" w:hanging="284"/>
        <w:jc w:val="both"/>
        <w:rPr>
          <w:rFonts w:ascii="Times New Roman" w:eastAsiaTheme="minorHAnsi" w:hAnsi="Times New Roman"/>
          <w:noProof/>
          <w:sz w:val="22"/>
          <w:szCs w:val="22"/>
        </w:rPr>
      </w:pPr>
      <w:r w:rsidRPr="00602D87">
        <w:rPr>
          <w:rFonts w:ascii="Times New Roman" w:eastAsiaTheme="minorHAnsi" w:hAnsi="Times New Roman"/>
          <w:noProof/>
          <w:sz w:val="22"/>
          <w:szCs w:val="22"/>
          <w:lang w:val="de-CH"/>
        </w:rPr>
        <w:t xml:space="preserve">Bärlocher, K., Hutter, C.A.J., Swart, A.L., Steiner, B., Welin, A., Hohl, M. et al. 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(2017) Structural insights into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Legionella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RidL-Vps29 retromer subunit interaction reveal displacement of the regulator TBC1D5.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 xml:space="preserve">Nat Commun </w:t>
      </w:r>
      <w:r w:rsidRPr="00602D87">
        <w:rPr>
          <w:rFonts w:ascii="Times New Roman" w:eastAsiaTheme="minorHAnsi" w:hAnsi="Times New Roman"/>
          <w:b/>
          <w:noProof/>
          <w:sz w:val="22"/>
          <w:szCs w:val="22"/>
        </w:rPr>
        <w:t>8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>: 1543.</w:t>
      </w:r>
    </w:p>
    <w:p w14:paraId="1F7768FA" w14:textId="77777777" w:rsidR="00126948" w:rsidRPr="00602D87" w:rsidRDefault="00126948" w:rsidP="00126948">
      <w:pPr>
        <w:spacing w:line="360" w:lineRule="auto"/>
        <w:ind w:left="284" w:hanging="284"/>
        <w:jc w:val="both"/>
        <w:rPr>
          <w:rFonts w:ascii="Times New Roman" w:eastAsiaTheme="minorHAnsi" w:hAnsi="Times New Roman"/>
          <w:noProof/>
          <w:sz w:val="22"/>
          <w:szCs w:val="22"/>
          <w:lang w:val="de-CH"/>
        </w:rPr>
      </w:pP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Finsel, I., Ragaz, C., Hoffmann, C., Harrison, C.F., Weber, S., van Rahden, V.A. et al. (2013) The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 xml:space="preserve">Legionella 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effector RidL inhibits retrograde trafficking to promote intracellular replication.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  <w:lang w:val="de-CH"/>
        </w:rPr>
        <w:t>Cell Host Microbe</w:t>
      </w:r>
      <w:r w:rsidRPr="00602D87">
        <w:rPr>
          <w:rFonts w:ascii="Times New Roman" w:eastAsiaTheme="minorHAnsi" w:hAnsi="Times New Roman"/>
          <w:noProof/>
          <w:sz w:val="22"/>
          <w:szCs w:val="22"/>
          <w:lang w:val="de-CH"/>
        </w:rPr>
        <w:t xml:space="preserve"> </w:t>
      </w:r>
      <w:r w:rsidRPr="00602D87">
        <w:rPr>
          <w:rFonts w:ascii="Times New Roman" w:eastAsiaTheme="minorHAnsi" w:hAnsi="Times New Roman"/>
          <w:b/>
          <w:noProof/>
          <w:sz w:val="22"/>
          <w:szCs w:val="22"/>
          <w:lang w:val="de-CH"/>
        </w:rPr>
        <w:t>14</w:t>
      </w:r>
      <w:r w:rsidRPr="00602D87">
        <w:rPr>
          <w:rFonts w:ascii="Times New Roman" w:eastAsiaTheme="minorHAnsi" w:hAnsi="Times New Roman"/>
          <w:noProof/>
          <w:sz w:val="22"/>
          <w:szCs w:val="22"/>
          <w:lang w:val="de-CH"/>
        </w:rPr>
        <w:t>: 38-50.</w:t>
      </w:r>
    </w:p>
    <w:p w14:paraId="7E4A846A" w14:textId="77777777" w:rsidR="00487305" w:rsidRPr="00602D87" w:rsidRDefault="00487305" w:rsidP="00487305">
      <w:pPr>
        <w:spacing w:line="360" w:lineRule="auto"/>
        <w:ind w:left="284" w:hanging="284"/>
        <w:jc w:val="both"/>
        <w:rPr>
          <w:rFonts w:ascii="Times New Roman" w:eastAsiaTheme="minorHAnsi" w:hAnsi="Times New Roman"/>
          <w:noProof/>
          <w:sz w:val="22"/>
          <w:szCs w:val="22"/>
        </w:rPr>
      </w:pPr>
      <w:r w:rsidRPr="00602D87">
        <w:rPr>
          <w:rFonts w:ascii="Times New Roman" w:eastAsiaTheme="minorHAnsi" w:hAnsi="Times New Roman"/>
          <w:noProof/>
          <w:sz w:val="22"/>
          <w:szCs w:val="22"/>
          <w:lang w:val="de-CH"/>
        </w:rPr>
        <w:t xml:space="preserve">Hüsler, D., Steiner, B., Welin, A., Striednig, B., Swart, A.L., Molle, V. et al. 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(2021)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Dictyostelium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lacking the single atlastin homolog Sey1 shows aberrant ER architecture, proteolytic processes and expansion of the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Legionella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-containing vacuole.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Cell Microbiol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</w:t>
      </w:r>
      <w:r w:rsidRPr="00602D87">
        <w:rPr>
          <w:rFonts w:ascii="Times New Roman" w:eastAsiaTheme="minorHAnsi" w:hAnsi="Times New Roman"/>
          <w:b/>
          <w:noProof/>
          <w:sz w:val="22"/>
          <w:szCs w:val="22"/>
        </w:rPr>
        <w:t>23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>: e13318.</w:t>
      </w:r>
    </w:p>
    <w:p w14:paraId="0BC6C63B" w14:textId="77777777" w:rsidR="00487305" w:rsidRPr="00602D87" w:rsidRDefault="00487305" w:rsidP="00487305">
      <w:pPr>
        <w:spacing w:line="360" w:lineRule="auto"/>
        <w:ind w:left="284" w:hanging="284"/>
        <w:jc w:val="both"/>
        <w:rPr>
          <w:rFonts w:ascii="Times New Roman" w:eastAsiaTheme="minorHAnsi" w:hAnsi="Times New Roman"/>
          <w:noProof/>
          <w:sz w:val="22"/>
          <w:szCs w:val="22"/>
        </w:rPr>
      </w:pP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Koliwer-Brandl, H., Knobloch, P., Barisch, C., Welin, A., Hanna, N., Soldati, T., and Hilbi, H. (2019) Distinct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 xml:space="preserve">Mycobacterium marinum 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phosphatases determine pathogen vacuole phosphoinositide pattern, phagosome maturation, and escape to the cytosol.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Cell Microbiol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</w:t>
      </w:r>
      <w:r w:rsidRPr="00602D87">
        <w:rPr>
          <w:rFonts w:ascii="Times New Roman" w:eastAsiaTheme="minorHAnsi" w:hAnsi="Times New Roman"/>
          <w:b/>
          <w:noProof/>
          <w:sz w:val="22"/>
          <w:szCs w:val="22"/>
        </w:rPr>
        <w:t>21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>: e13008.</w:t>
      </w:r>
    </w:p>
    <w:p w14:paraId="63AF7250" w14:textId="77777777" w:rsidR="00487305" w:rsidRPr="00602D87" w:rsidRDefault="00487305" w:rsidP="00487305">
      <w:pPr>
        <w:spacing w:line="360" w:lineRule="auto"/>
        <w:ind w:left="284" w:hanging="284"/>
        <w:jc w:val="both"/>
        <w:rPr>
          <w:rFonts w:ascii="Times New Roman" w:eastAsiaTheme="minorHAnsi" w:hAnsi="Times New Roman"/>
          <w:noProof/>
          <w:sz w:val="22"/>
          <w:szCs w:val="22"/>
        </w:rPr>
      </w:pPr>
      <w:r w:rsidRPr="00602D87">
        <w:rPr>
          <w:rFonts w:ascii="Times New Roman" w:eastAsiaTheme="minorHAnsi" w:hAnsi="Times New Roman"/>
          <w:noProof/>
          <w:sz w:val="22"/>
          <w:szCs w:val="22"/>
        </w:rPr>
        <w:lastRenderedPageBreak/>
        <w:t xml:space="preserve">Loovers, H.M., Kortholt, A., de Groote, H., Whitty, L., Nussbaum, R.L., and van Haastert, P.J. (2007) Regulation of phagocytosis in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Dictyostelium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by the inositol 5-phosphatase OCRL homolog Dd5P4.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Traffic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</w:t>
      </w:r>
      <w:r w:rsidRPr="00602D87">
        <w:rPr>
          <w:rFonts w:ascii="Times New Roman" w:eastAsiaTheme="minorHAnsi" w:hAnsi="Times New Roman"/>
          <w:b/>
          <w:noProof/>
          <w:sz w:val="22"/>
          <w:szCs w:val="22"/>
        </w:rPr>
        <w:t>8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>: 618-628.</w:t>
      </w:r>
    </w:p>
    <w:p w14:paraId="2549D7D8" w14:textId="77777777" w:rsidR="00126948" w:rsidRPr="00602D87" w:rsidRDefault="00126948" w:rsidP="00126948">
      <w:pPr>
        <w:spacing w:line="360" w:lineRule="auto"/>
        <w:ind w:left="284" w:hanging="284"/>
        <w:jc w:val="both"/>
        <w:rPr>
          <w:rFonts w:ascii="Times New Roman" w:eastAsiaTheme="minorHAnsi" w:hAnsi="Times New Roman"/>
          <w:noProof/>
          <w:sz w:val="22"/>
          <w:szCs w:val="22"/>
        </w:rPr>
      </w:pP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Mampel, J., Spirig, T., Weber, S.S., Haagensen, J.A.J., Molin, S., and Hilbi, H. (2006) Planktonic replication is essential for biofilm formation by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Legionella pneumophila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in a complex medium under static and dynamic flow conditions.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Appl Environ Microbiol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</w:t>
      </w:r>
      <w:r w:rsidRPr="00602D87">
        <w:rPr>
          <w:rFonts w:ascii="Times New Roman" w:eastAsiaTheme="minorHAnsi" w:hAnsi="Times New Roman"/>
          <w:b/>
          <w:noProof/>
          <w:sz w:val="22"/>
          <w:szCs w:val="22"/>
        </w:rPr>
        <w:t>72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>: 2885-2895.</w:t>
      </w:r>
    </w:p>
    <w:p w14:paraId="5CC15FB2" w14:textId="77777777" w:rsidR="00487305" w:rsidRPr="00602D87" w:rsidRDefault="00487305" w:rsidP="00487305">
      <w:pPr>
        <w:spacing w:line="360" w:lineRule="auto"/>
        <w:ind w:left="284" w:hanging="284"/>
        <w:jc w:val="both"/>
        <w:rPr>
          <w:rFonts w:ascii="Times New Roman" w:eastAsiaTheme="minorHAnsi" w:hAnsi="Times New Roman"/>
          <w:noProof/>
          <w:sz w:val="22"/>
          <w:szCs w:val="22"/>
        </w:rPr>
      </w:pP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Norrander, J., Kempe, T., and Messing, J. (1983) Construction of improved M13 vectors using oligodeoxynucleotide-directed mutagenesis.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Gene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</w:t>
      </w:r>
      <w:r w:rsidRPr="00602D87">
        <w:rPr>
          <w:rFonts w:ascii="Times New Roman" w:eastAsiaTheme="minorHAnsi" w:hAnsi="Times New Roman"/>
          <w:b/>
          <w:noProof/>
          <w:sz w:val="22"/>
          <w:szCs w:val="22"/>
        </w:rPr>
        <w:t>26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>: 101-106.</w:t>
      </w:r>
    </w:p>
    <w:p w14:paraId="4131C04C" w14:textId="77777777" w:rsidR="00126948" w:rsidRPr="00602D87" w:rsidRDefault="00126948" w:rsidP="00126948">
      <w:pPr>
        <w:spacing w:line="360" w:lineRule="auto"/>
        <w:ind w:left="284" w:hanging="284"/>
        <w:jc w:val="both"/>
        <w:rPr>
          <w:rFonts w:ascii="Times New Roman" w:eastAsiaTheme="minorHAnsi" w:hAnsi="Times New Roman"/>
          <w:noProof/>
          <w:sz w:val="22"/>
          <w:szCs w:val="22"/>
        </w:rPr>
      </w:pP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Rothmeier, E., Pfaffinger, G., Hoffmann, C., Harrison, C.F., Grabmayr, H., Repnik, U. et al. (2013) Activation of Ran GTPase by a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Legionella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effector promotes microtubule polymerization, pathogen vacuole motility and infection.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PLoS Pathog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</w:t>
      </w:r>
      <w:r w:rsidRPr="00602D87">
        <w:rPr>
          <w:rFonts w:ascii="Times New Roman" w:eastAsiaTheme="minorHAnsi" w:hAnsi="Times New Roman"/>
          <w:b/>
          <w:noProof/>
          <w:sz w:val="22"/>
          <w:szCs w:val="22"/>
        </w:rPr>
        <w:t>9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>: e1003598.</w:t>
      </w:r>
    </w:p>
    <w:p w14:paraId="2CAAE9D2" w14:textId="483266C5" w:rsidR="00126948" w:rsidRPr="00602D87" w:rsidRDefault="00126948" w:rsidP="00126948">
      <w:pPr>
        <w:spacing w:line="360" w:lineRule="auto"/>
        <w:ind w:left="284" w:hanging="284"/>
        <w:jc w:val="both"/>
        <w:rPr>
          <w:rFonts w:ascii="Times New Roman" w:eastAsiaTheme="minorHAnsi" w:hAnsi="Times New Roman"/>
          <w:noProof/>
          <w:sz w:val="22"/>
          <w:szCs w:val="22"/>
        </w:rPr>
      </w:pP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Swart, A.L., Steiner, B., Gomez-Valero, L., Schütz, S., Hannemann, M., Janning, P. et al. (2020) Divergent evolution of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 xml:space="preserve">Legionella 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RCC1 repeat effectors defines the range of Ran GTPase cycle targets.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mBio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</w:t>
      </w:r>
      <w:r w:rsidRPr="00602D87">
        <w:rPr>
          <w:rFonts w:ascii="Times New Roman" w:eastAsiaTheme="minorHAnsi" w:hAnsi="Times New Roman"/>
          <w:b/>
          <w:noProof/>
          <w:sz w:val="22"/>
          <w:szCs w:val="22"/>
        </w:rPr>
        <w:t>11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>: e00405-20.</w:t>
      </w:r>
    </w:p>
    <w:p w14:paraId="50E00E4F" w14:textId="77777777" w:rsidR="00487305" w:rsidRPr="00602D87" w:rsidRDefault="00487305" w:rsidP="00487305">
      <w:pPr>
        <w:spacing w:line="360" w:lineRule="auto"/>
        <w:ind w:left="284" w:hanging="284"/>
        <w:jc w:val="both"/>
        <w:rPr>
          <w:rFonts w:ascii="Times New Roman" w:eastAsiaTheme="minorHAnsi" w:hAnsi="Times New Roman"/>
          <w:noProof/>
          <w:sz w:val="22"/>
          <w:szCs w:val="22"/>
          <w:lang w:val="de-CH"/>
        </w:rPr>
      </w:pP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Sadosky, A.B., Wiater, L.A., and Shuman, H.A. (1993) Identification of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Legionella pneumophila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genes required for growth within and killing of human macrophages.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  <w:lang w:val="de-CH"/>
        </w:rPr>
        <w:t>Infect Immun</w:t>
      </w:r>
      <w:r w:rsidRPr="00602D87">
        <w:rPr>
          <w:rFonts w:ascii="Times New Roman" w:eastAsiaTheme="minorHAnsi" w:hAnsi="Times New Roman"/>
          <w:noProof/>
          <w:sz w:val="22"/>
          <w:szCs w:val="22"/>
          <w:lang w:val="de-CH"/>
        </w:rPr>
        <w:t xml:space="preserve"> </w:t>
      </w:r>
      <w:r w:rsidRPr="00602D87">
        <w:rPr>
          <w:rFonts w:ascii="Times New Roman" w:eastAsiaTheme="minorHAnsi" w:hAnsi="Times New Roman"/>
          <w:b/>
          <w:noProof/>
          <w:sz w:val="22"/>
          <w:szCs w:val="22"/>
          <w:lang w:val="de-CH"/>
        </w:rPr>
        <w:t>61</w:t>
      </w:r>
      <w:r w:rsidRPr="00602D87">
        <w:rPr>
          <w:rFonts w:ascii="Times New Roman" w:eastAsiaTheme="minorHAnsi" w:hAnsi="Times New Roman"/>
          <w:noProof/>
          <w:sz w:val="22"/>
          <w:szCs w:val="22"/>
          <w:lang w:val="de-CH"/>
        </w:rPr>
        <w:t>: 5361-5373.</w:t>
      </w:r>
    </w:p>
    <w:p w14:paraId="3E91BB73" w14:textId="77777777" w:rsidR="00487305" w:rsidRPr="00602D87" w:rsidRDefault="00487305" w:rsidP="00487305">
      <w:pPr>
        <w:spacing w:line="360" w:lineRule="auto"/>
        <w:ind w:left="284" w:hanging="284"/>
        <w:jc w:val="both"/>
        <w:rPr>
          <w:rFonts w:ascii="Times New Roman" w:eastAsiaTheme="minorHAnsi" w:hAnsi="Times New Roman"/>
          <w:noProof/>
          <w:sz w:val="22"/>
          <w:szCs w:val="22"/>
        </w:rPr>
      </w:pPr>
      <w:r w:rsidRPr="00602D87">
        <w:rPr>
          <w:rFonts w:ascii="Times New Roman" w:eastAsiaTheme="minorHAnsi" w:hAnsi="Times New Roman"/>
          <w:noProof/>
          <w:sz w:val="22"/>
          <w:szCs w:val="22"/>
          <w:lang w:val="de-CH"/>
        </w:rPr>
        <w:t xml:space="preserve">Schell, U., Simon, S., Sahr, T., Hager, D., Albers, M.F., Kessler, A. et al. 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(2016) The alpha-hydroxyketone LAI-1 regulates motility, Lqs-dependent phosphorylation signalling and gene expression of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Legionella pneumophila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.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Mol Microbiol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</w:t>
      </w:r>
      <w:r w:rsidRPr="00602D87">
        <w:rPr>
          <w:rFonts w:ascii="Times New Roman" w:eastAsiaTheme="minorHAnsi" w:hAnsi="Times New Roman"/>
          <w:b/>
          <w:noProof/>
          <w:sz w:val="22"/>
          <w:szCs w:val="22"/>
        </w:rPr>
        <w:t>99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>: 778-793.</w:t>
      </w:r>
    </w:p>
    <w:p w14:paraId="77D10C68" w14:textId="77777777" w:rsidR="00487305" w:rsidRPr="00602D87" w:rsidRDefault="00487305" w:rsidP="00487305">
      <w:pPr>
        <w:spacing w:line="360" w:lineRule="auto"/>
        <w:ind w:left="284" w:hanging="284"/>
        <w:jc w:val="both"/>
        <w:rPr>
          <w:rFonts w:ascii="Times New Roman" w:eastAsiaTheme="minorHAnsi" w:hAnsi="Times New Roman"/>
          <w:noProof/>
          <w:sz w:val="22"/>
          <w:szCs w:val="22"/>
          <w:lang w:val="en-GB"/>
        </w:rPr>
      </w:pP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Segal, G., and Shuman, H.A. (1998) Intracellular multiplication and human macrophage killing by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Legionella pneumophila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are inhibited by conjugal components of IncQ plasmid RSF1010.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  <w:lang w:val="en-GB"/>
        </w:rPr>
        <w:t>Mol Microbiol</w:t>
      </w:r>
      <w:r w:rsidRPr="00602D87">
        <w:rPr>
          <w:rFonts w:ascii="Times New Roman" w:eastAsiaTheme="minorHAnsi" w:hAnsi="Times New Roman"/>
          <w:noProof/>
          <w:sz w:val="22"/>
          <w:szCs w:val="22"/>
          <w:lang w:val="en-GB"/>
        </w:rPr>
        <w:t xml:space="preserve"> </w:t>
      </w:r>
      <w:r w:rsidRPr="00602D87">
        <w:rPr>
          <w:rFonts w:ascii="Times New Roman" w:eastAsiaTheme="minorHAnsi" w:hAnsi="Times New Roman"/>
          <w:b/>
          <w:noProof/>
          <w:sz w:val="22"/>
          <w:szCs w:val="22"/>
          <w:lang w:val="en-GB"/>
        </w:rPr>
        <w:t>30</w:t>
      </w:r>
      <w:r w:rsidRPr="00602D87">
        <w:rPr>
          <w:rFonts w:ascii="Times New Roman" w:eastAsiaTheme="minorHAnsi" w:hAnsi="Times New Roman"/>
          <w:noProof/>
          <w:sz w:val="22"/>
          <w:szCs w:val="22"/>
          <w:lang w:val="en-GB"/>
        </w:rPr>
        <w:t>: 197-208.</w:t>
      </w:r>
    </w:p>
    <w:p w14:paraId="29D5E59F" w14:textId="77777777" w:rsidR="00487305" w:rsidRPr="00602D87" w:rsidRDefault="00487305" w:rsidP="00487305">
      <w:pPr>
        <w:spacing w:line="360" w:lineRule="auto"/>
        <w:ind w:left="284" w:hanging="284"/>
        <w:jc w:val="both"/>
        <w:rPr>
          <w:rFonts w:ascii="Times New Roman" w:eastAsiaTheme="minorHAnsi" w:hAnsi="Times New Roman"/>
          <w:noProof/>
          <w:sz w:val="22"/>
          <w:szCs w:val="22"/>
        </w:rPr>
      </w:pPr>
      <w:r w:rsidRPr="00602D87">
        <w:rPr>
          <w:rFonts w:ascii="Times New Roman" w:eastAsiaTheme="minorHAnsi" w:hAnsi="Times New Roman"/>
          <w:noProof/>
          <w:sz w:val="22"/>
          <w:szCs w:val="22"/>
          <w:lang w:val="en-GB"/>
        </w:rPr>
        <w:t xml:space="preserve">Steiner, B., Swart, A.L., Welin, A., Weber, S., Personnic, N., Kaech, A. et al. 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(2017) ER remodeling by the large GTPase atlastin promotes vacuolar growth of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Legionella pneumophila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.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EMBO Rep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</w:t>
      </w:r>
      <w:r w:rsidRPr="00602D87">
        <w:rPr>
          <w:rFonts w:ascii="Times New Roman" w:eastAsiaTheme="minorHAnsi" w:hAnsi="Times New Roman"/>
          <w:b/>
          <w:noProof/>
          <w:sz w:val="22"/>
          <w:szCs w:val="22"/>
        </w:rPr>
        <w:t>18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>: 1817-1836.</w:t>
      </w:r>
    </w:p>
    <w:p w14:paraId="0DD6D7B6" w14:textId="77777777" w:rsidR="00487305" w:rsidRPr="00602D87" w:rsidRDefault="00487305" w:rsidP="00487305">
      <w:pPr>
        <w:spacing w:line="360" w:lineRule="auto"/>
        <w:ind w:left="284" w:hanging="284"/>
        <w:jc w:val="both"/>
        <w:rPr>
          <w:rFonts w:ascii="Times New Roman" w:eastAsiaTheme="minorHAnsi" w:hAnsi="Times New Roman"/>
          <w:noProof/>
          <w:sz w:val="22"/>
          <w:szCs w:val="22"/>
        </w:rPr>
      </w:pP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Tiaden, A., Spirig, T., Weber, S.S., Brüggemann, H., Bosshard, R., Buchrieser, C., and Hilbi, H. (2007) The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Legionella pneumophila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response regulator LqsR promotes host cell interactions as an element of the virulence regulatory network controlled by RpoS and LetA.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Cell Microbiol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</w:t>
      </w:r>
      <w:r w:rsidRPr="00602D87">
        <w:rPr>
          <w:rFonts w:ascii="Times New Roman" w:eastAsiaTheme="minorHAnsi" w:hAnsi="Times New Roman"/>
          <w:b/>
          <w:noProof/>
          <w:sz w:val="22"/>
          <w:szCs w:val="22"/>
        </w:rPr>
        <w:t>9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>: 2903-2920.</w:t>
      </w:r>
    </w:p>
    <w:p w14:paraId="4B78F7D9" w14:textId="77777777" w:rsidR="00487305" w:rsidRPr="00602D87" w:rsidRDefault="00487305" w:rsidP="00487305">
      <w:pPr>
        <w:spacing w:line="360" w:lineRule="auto"/>
        <w:ind w:left="284" w:hanging="284"/>
        <w:jc w:val="both"/>
        <w:rPr>
          <w:rFonts w:ascii="Times New Roman" w:eastAsiaTheme="minorHAnsi" w:hAnsi="Times New Roman"/>
          <w:noProof/>
          <w:sz w:val="22"/>
          <w:szCs w:val="22"/>
        </w:rPr>
      </w:pPr>
      <w:bookmarkStart w:id="4" w:name="_Hlk119973076"/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Veltman, D.M., Akar, G., Bosgraaf, L., and Van Haastert, P.J.M. (2009) A new set of small, extrachromosomal expression vectors for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Dictyostelium discoideum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.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Plasmid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</w:t>
      </w:r>
      <w:r w:rsidRPr="00602D87">
        <w:rPr>
          <w:rFonts w:ascii="Times New Roman" w:eastAsiaTheme="minorHAnsi" w:hAnsi="Times New Roman"/>
          <w:b/>
          <w:noProof/>
          <w:sz w:val="22"/>
          <w:szCs w:val="22"/>
        </w:rPr>
        <w:t>61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>: 110-118.</w:t>
      </w:r>
    </w:p>
    <w:bookmarkEnd w:id="4"/>
    <w:p w14:paraId="7AC911F3" w14:textId="77777777" w:rsidR="00487305" w:rsidRPr="00602D87" w:rsidRDefault="00487305" w:rsidP="00487305">
      <w:pPr>
        <w:spacing w:line="360" w:lineRule="auto"/>
        <w:ind w:left="284" w:hanging="284"/>
        <w:jc w:val="both"/>
        <w:rPr>
          <w:rFonts w:ascii="Times New Roman" w:eastAsiaTheme="minorHAnsi" w:hAnsi="Times New Roman"/>
          <w:noProof/>
          <w:sz w:val="22"/>
          <w:szCs w:val="22"/>
        </w:rPr>
      </w:pP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Welin, A., Weber, S., and Hilbi, H. (2018) Quantitative imaging flow cytometry of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Legionella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-infected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 xml:space="preserve">Dictyostelium 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amoebae reveals the impact of retrograde trafficking on pathogen vacuole composition.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Appl Environ Microbiol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</w:t>
      </w:r>
      <w:r w:rsidRPr="00602D87">
        <w:rPr>
          <w:rFonts w:ascii="Times New Roman" w:eastAsiaTheme="minorHAnsi" w:hAnsi="Times New Roman"/>
          <w:b/>
          <w:noProof/>
          <w:sz w:val="22"/>
          <w:szCs w:val="22"/>
        </w:rPr>
        <w:t>84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>: e00158-00118.</w:t>
      </w:r>
    </w:p>
    <w:p w14:paraId="5AAD1642" w14:textId="1122AC4C" w:rsidR="00487305" w:rsidRPr="00602D87" w:rsidRDefault="00487305" w:rsidP="00487305">
      <w:pPr>
        <w:spacing w:line="360" w:lineRule="auto"/>
        <w:ind w:left="284" w:hanging="284"/>
        <w:jc w:val="both"/>
        <w:rPr>
          <w:rFonts w:ascii="Times New Roman" w:eastAsiaTheme="minorHAnsi" w:hAnsi="Times New Roman"/>
          <w:sz w:val="22"/>
          <w:szCs w:val="22"/>
          <w:lang w:val="en-GB"/>
        </w:rPr>
      </w:pP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Wiater, L.A., Sadosky, A.B., and Shuman, H.A. (1994) Mutagenesis of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Legionella pneumophila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using Tn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903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>dll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lacZ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: identification of a growth-phase-regulated pigmentation gene. </w:t>
      </w:r>
      <w:r w:rsidRPr="00602D87">
        <w:rPr>
          <w:rFonts w:ascii="Times New Roman" w:eastAsiaTheme="minorHAnsi" w:hAnsi="Times New Roman"/>
          <w:i/>
          <w:noProof/>
          <w:sz w:val="22"/>
          <w:szCs w:val="22"/>
        </w:rPr>
        <w:t>Mol Microbiol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 xml:space="preserve"> </w:t>
      </w:r>
      <w:r w:rsidRPr="00602D87">
        <w:rPr>
          <w:rFonts w:ascii="Times New Roman" w:eastAsiaTheme="minorHAnsi" w:hAnsi="Times New Roman"/>
          <w:b/>
          <w:noProof/>
          <w:sz w:val="22"/>
          <w:szCs w:val="22"/>
        </w:rPr>
        <w:t>11</w:t>
      </w:r>
      <w:r w:rsidRPr="00602D87">
        <w:rPr>
          <w:rFonts w:ascii="Times New Roman" w:eastAsiaTheme="minorHAnsi" w:hAnsi="Times New Roman"/>
          <w:noProof/>
          <w:sz w:val="22"/>
          <w:szCs w:val="22"/>
        </w:rPr>
        <w:t>: 641-653.</w:t>
      </w:r>
      <w:r w:rsidRPr="00602D87">
        <w:rPr>
          <w:rFonts w:ascii="Times New Roman" w:eastAsiaTheme="minorHAnsi" w:hAnsi="Times New Roman"/>
          <w:sz w:val="22"/>
          <w:szCs w:val="22"/>
          <w:lang w:val="en-GB"/>
        </w:rPr>
        <w:fldChar w:fldCharType="end"/>
      </w:r>
    </w:p>
    <w:sectPr w:rsidR="00487305" w:rsidRPr="00602D87" w:rsidSect="005A2478">
      <w:footerReference w:type="default" r:id="rId8"/>
      <w:type w:val="continuous"/>
      <w:pgSz w:w="11906" w:h="16838" w:code="9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870B973" w14:textId="77777777" w:rsidR="00E7473B" w:rsidRDefault="00E7473B">
      <w:r>
        <w:separator/>
      </w:r>
    </w:p>
  </w:endnote>
  <w:endnote w:type="continuationSeparator" w:id="0">
    <w:p w14:paraId="1B942917" w14:textId="77777777" w:rsidR="00E7473B" w:rsidRDefault="00E747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ms Rmn">
    <w:panose1 w:val="02020603040505020304"/>
    <w:charset w:val="00"/>
    <w:family w:val="roman"/>
    <w:notTrueType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2804058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44A4FC6" w14:textId="77777777" w:rsidR="00224661" w:rsidRDefault="0022466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271C3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61E35697" w14:textId="77777777" w:rsidR="00224661" w:rsidRDefault="0022466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D357AC1" w14:textId="77777777" w:rsidR="00E7473B" w:rsidRDefault="00E7473B">
      <w:r>
        <w:separator/>
      </w:r>
    </w:p>
  </w:footnote>
  <w:footnote w:type="continuationSeparator" w:id="0">
    <w:p w14:paraId="5D00F96E" w14:textId="77777777" w:rsidR="00E7473B" w:rsidRDefault="00E7473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9"/>
    <w:multiLevelType w:val="singleLevel"/>
    <w:tmpl w:val="6CA8EB1E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FFFFFFFB"/>
    <w:multiLevelType w:val="multilevel"/>
    <w:tmpl w:val="64C8CD70"/>
    <w:lvl w:ilvl="0">
      <w:numFmt w:val="bullet"/>
      <w:pStyle w:val="Subitem"/>
      <w:lvlText w:val="–"/>
      <w:lvlJc w:val="left"/>
      <w:pPr>
        <w:tabs>
          <w:tab w:val="num" w:pos="598"/>
        </w:tabs>
        <w:ind w:left="598" w:hanging="360"/>
      </w:pPr>
      <w:rPr>
        <w:rFonts w:ascii="Times" w:eastAsia="Times New Roman" w:hAnsi="Times" w:hint="default"/>
      </w:rPr>
    </w:lvl>
    <w:lvl w:ilvl="1">
      <w:numFmt w:val="none"/>
      <w:lvlText w:val=""/>
      <w:lvlJc w:val="left"/>
    </w:lvl>
    <w:lvl w:ilvl="2">
      <w:numFmt w:val="none"/>
      <w:lvlText w:val=""/>
      <w:lvlJc w:val="left"/>
    </w:lvl>
    <w:lvl w:ilvl="3">
      <w:numFmt w:val="decimal"/>
      <w:lvlText w:val="%4"/>
      <w:legacy w:legacy="1" w:legacySpace="0" w:legacyIndent="0"/>
      <w:lvlJc w:val="left"/>
      <w:rPr>
        <w:rFonts w:ascii="Tms Rmn" w:hAnsi="Tms Rmn" w:hint="default"/>
      </w:rPr>
    </w:lvl>
    <w:lvl w:ilvl="4">
      <w:numFmt w:val="decimal"/>
      <w:lvlText w:val="%5"/>
      <w:legacy w:legacy="1" w:legacySpace="0" w:legacyIndent="0"/>
      <w:lvlJc w:val="left"/>
      <w:rPr>
        <w:rFonts w:ascii="Tms Rmn" w:hAnsi="Tms Rmn" w:hint="default"/>
      </w:rPr>
    </w:lvl>
    <w:lvl w:ilvl="5">
      <w:numFmt w:val="decimal"/>
      <w:lvlText w:val="%6"/>
      <w:legacy w:legacy="1" w:legacySpace="0" w:legacyIndent="0"/>
      <w:lvlJc w:val="left"/>
      <w:rPr>
        <w:rFonts w:ascii="Tms Rmn" w:hAnsi="Tms Rmn" w:hint="default"/>
      </w:rPr>
    </w:lvl>
    <w:lvl w:ilvl="6">
      <w:numFmt w:val="decimal"/>
      <w:lvlText w:val="%7"/>
      <w:legacy w:legacy="1" w:legacySpace="0" w:legacyIndent="0"/>
      <w:lvlJc w:val="left"/>
      <w:rPr>
        <w:rFonts w:ascii="Tms Rmn" w:hAnsi="Tms Rmn" w:hint="default"/>
      </w:rPr>
    </w:lvl>
    <w:lvl w:ilvl="7">
      <w:numFmt w:val="decimal"/>
      <w:lvlText w:val="%8"/>
      <w:legacy w:legacy="1" w:legacySpace="0" w:legacyIndent="0"/>
      <w:lvlJc w:val="left"/>
      <w:rPr>
        <w:rFonts w:ascii="Tms Rmn" w:hAnsi="Tms Rmn" w:hint="default"/>
      </w:rPr>
    </w:lvl>
    <w:lvl w:ilvl="8">
      <w:numFmt w:val="decimal"/>
      <w:lvlText w:val="%9"/>
      <w:legacy w:legacy="1" w:legacySpace="0" w:legacyIndent="0"/>
      <w:lvlJc w:val="left"/>
      <w:rPr>
        <w:rFonts w:ascii="Tms Rmn" w:hAnsi="Tms Rmn" w:hint="default"/>
      </w:rPr>
    </w:lvl>
  </w:abstractNum>
  <w:abstractNum w:abstractNumId="2" w15:restartNumberingAfterBreak="0">
    <w:nsid w:val="FFFFFFFE"/>
    <w:multiLevelType w:val="singleLevel"/>
    <w:tmpl w:val="7A8E2DA8"/>
    <w:lvl w:ilvl="0">
      <w:numFmt w:val="decimal"/>
      <w:lvlText w:val="*"/>
      <w:lvlJc w:val="left"/>
    </w:lvl>
  </w:abstractNum>
  <w:abstractNum w:abstractNumId="3" w15:restartNumberingAfterBreak="0">
    <w:nsid w:val="00000001"/>
    <w:multiLevelType w:val="singleLevel"/>
    <w:tmpl w:val="000F0409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4" w15:restartNumberingAfterBreak="0">
    <w:nsid w:val="1781567F"/>
    <w:multiLevelType w:val="hybridMultilevel"/>
    <w:tmpl w:val="8D0C8616"/>
    <w:lvl w:ilvl="0" w:tplc="20FA8764">
      <w:start w:val="15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8DB5197"/>
    <w:multiLevelType w:val="hybridMultilevel"/>
    <w:tmpl w:val="BE1AA52A"/>
    <w:lvl w:ilvl="0" w:tplc="9BE2B4D4">
      <w:start w:val="1"/>
      <w:numFmt w:val="bullet"/>
      <w:lvlText w:val=""/>
      <w:lvlJc w:val="left"/>
      <w:pPr>
        <w:tabs>
          <w:tab w:val="num" w:pos="360"/>
        </w:tabs>
        <w:ind w:left="227" w:hanging="227"/>
      </w:pPr>
      <w:rPr>
        <w:rFonts w:ascii="Symbol" w:hAnsi="Symbol" w:hint="default"/>
        <w:sz w:val="22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C5811A9"/>
    <w:multiLevelType w:val="hybridMultilevel"/>
    <w:tmpl w:val="0128A344"/>
    <w:lvl w:ilvl="0" w:tplc="5B484A84">
      <w:start w:val="1"/>
      <w:numFmt w:val="bullet"/>
      <w:lvlText w:val=""/>
      <w:lvlJc w:val="left"/>
      <w:pPr>
        <w:tabs>
          <w:tab w:val="num" w:pos="238"/>
        </w:tabs>
        <w:ind w:left="238" w:hanging="238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7120F89"/>
    <w:multiLevelType w:val="singleLevel"/>
    <w:tmpl w:val="0EA0939C"/>
    <w:lvl w:ilvl="0">
      <w:start w:val="1"/>
      <w:numFmt w:val="decimal"/>
      <w:lvlText w:val="%1."/>
      <w:legacy w:legacy="1" w:legacySpace="0" w:legacyIndent="227"/>
      <w:lvlJc w:val="left"/>
      <w:pPr>
        <w:ind w:left="454" w:hanging="227"/>
      </w:pPr>
    </w:lvl>
  </w:abstractNum>
  <w:abstractNum w:abstractNumId="8" w15:restartNumberingAfterBreak="0">
    <w:nsid w:val="4C436AB0"/>
    <w:multiLevelType w:val="hybridMultilevel"/>
    <w:tmpl w:val="6B202B24"/>
    <w:lvl w:ilvl="0" w:tplc="04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54474F7"/>
    <w:multiLevelType w:val="singleLevel"/>
    <w:tmpl w:val="0EA0939C"/>
    <w:lvl w:ilvl="0">
      <w:start w:val="1"/>
      <w:numFmt w:val="decimal"/>
      <w:lvlText w:val="%1."/>
      <w:legacy w:legacy="1" w:legacySpace="0" w:legacyIndent="227"/>
      <w:lvlJc w:val="left"/>
      <w:pPr>
        <w:ind w:left="227" w:hanging="227"/>
      </w:pPr>
    </w:lvl>
  </w:abstractNum>
  <w:abstractNum w:abstractNumId="10" w15:restartNumberingAfterBreak="0">
    <w:nsid w:val="7E5259C0"/>
    <w:multiLevelType w:val="hybridMultilevel"/>
    <w:tmpl w:val="CD9ECA3C"/>
    <w:lvl w:ilvl="0" w:tplc="D3CE3028">
      <w:start w:val="1"/>
      <w:numFmt w:val="bullet"/>
      <w:lvlText w:val="-"/>
      <w:lvlJc w:val="left"/>
      <w:pPr>
        <w:tabs>
          <w:tab w:val="num" w:pos="587"/>
        </w:tabs>
        <w:ind w:left="454" w:hanging="227"/>
      </w:pPr>
      <w:rPr>
        <w:rFonts w:hint="default"/>
        <w:sz w:val="16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692730537">
    <w:abstractNumId w:val="4"/>
  </w:num>
  <w:num w:numId="2" w16cid:durableId="290207667">
    <w:abstractNumId w:val="3"/>
  </w:num>
  <w:num w:numId="3" w16cid:durableId="614947399">
    <w:abstractNumId w:val="2"/>
    <w:lvlOverride w:ilvl="0">
      <w:lvl w:ilvl="0">
        <w:start w:val="1"/>
        <w:numFmt w:val="bullet"/>
        <w:lvlText w:val=""/>
        <w:legacy w:legacy="1" w:legacySpace="0" w:legacyIndent="227"/>
        <w:lvlJc w:val="left"/>
        <w:pPr>
          <w:ind w:left="227" w:hanging="227"/>
        </w:pPr>
        <w:rPr>
          <w:rFonts w:ascii="Symbol" w:hAnsi="Symbol" w:hint="default"/>
        </w:rPr>
      </w:lvl>
    </w:lvlOverride>
  </w:num>
  <w:num w:numId="4" w16cid:durableId="1713655099">
    <w:abstractNumId w:val="2"/>
    <w:lvlOverride w:ilvl="0">
      <w:lvl w:ilvl="0">
        <w:start w:val="1"/>
        <w:numFmt w:val="bullet"/>
        <w:lvlText w:val=""/>
        <w:legacy w:legacy="1" w:legacySpace="0" w:legacyIndent="227"/>
        <w:lvlJc w:val="left"/>
        <w:pPr>
          <w:ind w:left="227" w:hanging="227"/>
        </w:pPr>
        <w:rPr>
          <w:rFonts w:ascii="Symbol" w:hAnsi="Symbol" w:hint="default"/>
        </w:rPr>
      </w:lvl>
    </w:lvlOverride>
  </w:num>
  <w:num w:numId="5" w16cid:durableId="1579365049">
    <w:abstractNumId w:val="9"/>
  </w:num>
  <w:num w:numId="6" w16cid:durableId="2014719198">
    <w:abstractNumId w:val="2"/>
    <w:lvlOverride w:ilvl="0">
      <w:lvl w:ilvl="0">
        <w:start w:val="1"/>
        <w:numFmt w:val="bullet"/>
        <w:lvlText w:val=""/>
        <w:legacy w:legacy="1" w:legacySpace="0" w:legacyIndent="227"/>
        <w:lvlJc w:val="left"/>
        <w:pPr>
          <w:ind w:left="227" w:hanging="227"/>
        </w:pPr>
        <w:rPr>
          <w:rFonts w:ascii="Times" w:hAnsi="Times" w:hint="default"/>
        </w:rPr>
      </w:lvl>
    </w:lvlOverride>
  </w:num>
  <w:num w:numId="7" w16cid:durableId="2067793677">
    <w:abstractNumId w:val="2"/>
    <w:lvlOverride w:ilvl="0">
      <w:lvl w:ilvl="0">
        <w:start w:val="1"/>
        <w:numFmt w:val="bullet"/>
        <w:lvlText w:val=""/>
        <w:legacy w:legacy="1" w:legacySpace="0" w:legacyIndent="227"/>
        <w:lvlJc w:val="left"/>
        <w:pPr>
          <w:ind w:left="227" w:hanging="227"/>
        </w:pPr>
        <w:rPr>
          <w:rFonts w:ascii="Times" w:hAnsi="Times" w:hint="default"/>
        </w:rPr>
      </w:lvl>
    </w:lvlOverride>
  </w:num>
  <w:num w:numId="8" w16cid:durableId="764881743">
    <w:abstractNumId w:val="5"/>
  </w:num>
  <w:num w:numId="9" w16cid:durableId="590939609">
    <w:abstractNumId w:val="10"/>
  </w:num>
  <w:num w:numId="10" w16cid:durableId="569579406">
    <w:abstractNumId w:val="7"/>
  </w:num>
  <w:num w:numId="11" w16cid:durableId="1615594068">
    <w:abstractNumId w:val="8"/>
  </w:num>
  <w:num w:numId="12" w16cid:durableId="279840392">
    <w:abstractNumId w:val="1"/>
  </w:num>
  <w:num w:numId="13" w16cid:durableId="75442726">
    <w:abstractNumId w:val="6"/>
  </w:num>
  <w:num w:numId="14" w16cid:durableId="42731627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50">
      <v:stroke endarrow="block" weight="1.5pt"/>
      <o:colormru v:ext="edit" colors="#1c1c1c,#292929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MBO Reports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fpf0pd0twdt25e5z5hvvwwmfr2e0r5dz29x&quot;&gt;Hilbi&lt;record-ids&gt;&lt;item&gt;1970&lt;/item&gt;&lt;item&gt;1981&lt;/item&gt;&lt;item&gt;1982&lt;/item&gt;&lt;item&gt;3504&lt;/item&gt;&lt;item&gt;3651&lt;/item&gt;&lt;item&gt;3727&lt;/item&gt;&lt;item&gt;5122&lt;/item&gt;&lt;item&gt;7318&lt;/item&gt;&lt;item&gt;7628&lt;/item&gt;&lt;item&gt;7770&lt;/item&gt;&lt;item&gt;8030&lt;/item&gt;&lt;item&gt;10581&lt;/item&gt;&lt;/record-ids&gt;&lt;/item&gt;&lt;/Libraries&gt;"/>
  </w:docVars>
  <w:rsids>
    <w:rsidRoot w:val="0037354E"/>
    <w:rsid w:val="000009C5"/>
    <w:rsid w:val="0000198B"/>
    <w:rsid w:val="00003BA5"/>
    <w:rsid w:val="00005F12"/>
    <w:rsid w:val="00006032"/>
    <w:rsid w:val="000103D3"/>
    <w:rsid w:val="00010531"/>
    <w:rsid w:val="00011622"/>
    <w:rsid w:val="0001165F"/>
    <w:rsid w:val="00011F54"/>
    <w:rsid w:val="00012F26"/>
    <w:rsid w:val="0001449D"/>
    <w:rsid w:val="0001472A"/>
    <w:rsid w:val="000155E5"/>
    <w:rsid w:val="00020924"/>
    <w:rsid w:val="000209A1"/>
    <w:rsid w:val="0002110D"/>
    <w:rsid w:val="00021664"/>
    <w:rsid w:val="00022F0D"/>
    <w:rsid w:val="00023381"/>
    <w:rsid w:val="00027471"/>
    <w:rsid w:val="0003292A"/>
    <w:rsid w:val="000342C2"/>
    <w:rsid w:val="000351D5"/>
    <w:rsid w:val="00037AC4"/>
    <w:rsid w:val="00037D89"/>
    <w:rsid w:val="000406D7"/>
    <w:rsid w:val="00040956"/>
    <w:rsid w:val="00042741"/>
    <w:rsid w:val="00042BCA"/>
    <w:rsid w:val="00042DE0"/>
    <w:rsid w:val="000438BE"/>
    <w:rsid w:val="0004433A"/>
    <w:rsid w:val="0004498F"/>
    <w:rsid w:val="0004528F"/>
    <w:rsid w:val="000466DF"/>
    <w:rsid w:val="00047143"/>
    <w:rsid w:val="000477E0"/>
    <w:rsid w:val="00050728"/>
    <w:rsid w:val="00051C06"/>
    <w:rsid w:val="00051FA5"/>
    <w:rsid w:val="000549BB"/>
    <w:rsid w:val="00056948"/>
    <w:rsid w:val="00057295"/>
    <w:rsid w:val="00057CCB"/>
    <w:rsid w:val="000612F0"/>
    <w:rsid w:val="0006151E"/>
    <w:rsid w:val="00064F4D"/>
    <w:rsid w:val="00066AA1"/>
    <w:rsid w:val="00070810"/>
    <w:rsid w:val="00070ACB"/>
    <w:rsid w:val="00070DF3"/>
    <w:rsid w:val="0007274E"/>
    <w:rsid w:val="00074236"/>
    <w:rsid w:val="000762DD"/>
    <w:rsid w:val="00076C3C"/>
    <w:rsid w:val="00077B72"/>
    <w:rsid w:val="00080E3F"/>
    <w:rsid w:val="00081B69"/>
    <w:rsid w:val="00081B9E"/>
    <w:rsid w:val="00082CA5"/>
    <w:rsid w:val="00082DB2"/>
    <w:rsid w:val="00083295"/>
    <w:rsid w:val="00083FB4"/>
    <w:rsid w:val="000849AC"/>
    <w:rsid w:val="0008549D"/>
    <w:rsid w:val="000865AE"/>
    <w:rsid w:val="00087797"/>
    <w:rsid w:val="00090605"/>
    <w:rsid w:val="00090911"/>
    <w:rsid w:val="00090AEF"/>
    <w:rsid w:val="00092E90"/>
    <w:rsid w:val="00093627"/>
    <w:rsid w:val="000936AB"/>
    <w:rsid w:val="000948E4"/>
    <w:rsid w:val="000953C9"/>
    <w:rsid w:val="00096732"/>
    <w:rsid w:val="000A082B"/>
    <w:rsid w:val="000A3141"/>
    <w:rsid w:val="000A3B76"/>
    <w:rsid w:val="000A414C"/>
    <w:rsid w:val="000A4F5F"/>
    <w:rsid w:val="000A5FDD"/>
    <w:rsid w:val="000A7F38"/>
    <w:rsid w:val="000B0066"/>
    <w:rsid w:val="000B18EB"/>
    <w:rsid w:val="000B1F96"/>
    <w:rsid w:val="000B2186"/>
    <w:rsid w:val="000B38B9"/>
    <w:rsid w:val="000B53CF"/>
    <w:rsid w:val="000C0432"/>
    <w:rsid w:val="000C533C"/>
    <w:rsid w:val="000C658E"/>
    <w:rsid w:val="000C676A"/>
    <w:rsid w:val="000C7A55"/>
    <w:rsid w:val="000D420B"/>
    <w:rsid w:val="000D6E92"/>
    <w:rsid w:val="000E114C"/>
    <w:rsid w:val="000E1F59"/>
    <w:rsid w:val="000E2D9E"/>
    <w:rsid w:val="000E3905"/>
    <w:rsid w:val="000E3C17"/>
    <w:rsid w:val="000E4527"/>
    <w:rsid w:val="000E64A1"/>
    <w:rsid w:val="000E75C8"/>
    <w:rsid w:val="000F139E"/>
    <w:rsid w:val="000F1796"/>
    <w:rsid w:val="000F2CAF"/>
    <w:rsid w:val="000F3806"/>
    <w:rsid w:val="000F4095"/>
    <w:rsid w:val="000F636E"/>
    <w:rsid w:val="000F746C"/>
    <w:rsid w:val="000F768B"/>
    <w:rsid w:val="000F7BDE"/>
    <w:rsid w:val="001001A4"/>
    <w:rsid w:val="0010077A"/>
    <w:rsid w:val="00100ADF"/>
    <w:rsid w:val="00101167"/>
    <w:rsid w:val="001015DF"/>
    <w:rsid w:val="001036D0"/>
    <w:rsid w:val="001041D3"/>
    <w:rsid w:val="001050A0"/>
    <w:rsid w:val="00105ADF"/>
    <w:rsid w:val="00106804"/>
    <w:rsid w:val="00106CDA"/>
    <w:rsid w:val="0011117F"/>
    <w:rsid w:val="0011183E"/>
    <w:rsid w:val="00111988"/>
    <w:rsid w:val="001131B5"/>
    <w:rsid w:val="001161BA"/>
    <w:rsid w:val="0012011E"/>
    <w:rsid w:val="00120A05"/>
    <w:rsid w:val="0012172F"/>
    <w:rsid w:val="00121953"/>
    <w:rsid w:val="001229E4"/>
    <w:rsid w:val="0012317F"/>
    <w:rsid w:val="00123214"/>
    <w:rsid w:val="001232E1"/>
    <w:rsid w:val="00124F2C"/>
    <w:rsid w:val="00125277"/>
    <w:rsid w:val="0012614B"/>
    <w:rsid w:val="00126948"/>
    <w:rsid w:val="00126A6C"/>
    <w:rsid w:val="00127A1A"/>
    <w:rsid w:val="00127D13"/>
    <w:rsid w:val="00131F65"/>
    <w:rsid w:val="00132C50"/>
    <w:rsid w:val="001330D0"/>
    <w:rsid w:val="00134441"/>
    <w:rsid w:val="00134E68"/>
    <w:rsid w:val="00137C6C"/>
    <w:rsid w:val="001403AF"/>
    <w:rsid w:val="00140EA0"/>
    <w:rsid w:val="00141082"/>
    <w:rsid w:val="0014202E"/>
    <w:rsid w:val="001421B2"/>
    <w:rsid w:val="00142F16"/>
    <w:rsid w:val="001444D2"/>
    <w:rsid w:val="00144BCE"/>
    <w:rsid w:val="001503C2"/>
    <w:rsid w:val="00150797"/>
    <w:rsid w:val="00150EB7"/>
    <w:rsid w:val="00150F1D"/>
    <w:rsid w:val="001531A5"/>
    <w:rsid w:val="001532D0"/>
    <w:rsid w:val="00156440"/>
    <w:rsid w:val="0015741F"/>
    <w:rsid w:val="001609E2"/>
    <w:rsid w:val="0016251A"/>
    <w:rsid w:val="001630ED"/>
    <w:rsid w:val="00163283"/>
    <w:rsid w:val="00163422"/>
    <w:rsid w:val="0016365A"/>
    <w:rsid w:val="00163DC7"/>
    <w:rsid w:val="00164DB1"/>
    <w:rsid w:val="00165303"/>
    <w:rsid w:val="00165A35"/>
    <w:rsid w:val="00166D1A"/>
    <w:rsid w:val="00171357"/>
    <w:rsid w:val="00172F1E"/>
    <w:rsid w:val="00173117"/>
    <w:rsid w:val="001731E9"/>
    <w:rsid w:val="0017336B"/>
    <w:rsid w:val="00173D8B"/>
    <w:rsid w:val="00174855"/>
    <w:rsid w:val="00175714"/>
    <w:rsid w:val="00175AD0"/>
    <w:rsid w:val="0017685F"/>
    <w:rsid w:val="001818FE"/>
    <w:rsid w:val="00181BD3"/>
    <w:rsid w:val="00183CB6"/>
    <w:rsid w:val="00185564"/>
    <w:rsid w:val="00186052"/>
    <w:rsid w:val="00186341"/>
    <w:rsid w:val="001864A4"/>
    <w:rsid w:val="00187249"/>
    <w:rsid w:val="0018729B"/>
    <w:rsid w:val="0018786E"/>
    <w:rsid w:val="00191080"/>
    <w:rsid w:val="001910E3"/>
    <w:rsid w:val="001914F6"/>
    <w:rsid w:val="001918DE"/>
    <w:rsid w:val="00191A84"/>
    <w:rsid w:val="0019332A"/>
    <w:rsid w:val="001933A2"/>
    <w:rsid w:val="001934B5"/>
    <w:rsid w:val="00193AF8"/>
    <w:rsid w:val="0019403A"/>
    <w:rsid w:val="00195A27"/>
    <w:rsid w:val="00196104"/>
    <w:rsid w:val="00196393"/>
    <w:rsid w:val="001965B0"/>
    <w:rsid w:val="00196D09"/>
    <w:rsid w:val="00197EC2"/>
    <w:rsid w:val="001A30B1"/>
    <w:rsid w:val="001A3148"/>
    <w:rsid w:val="001A41FB"/>
    <w:rsid w:val="001A61F0"/>
    <w:rsid w:val="001B1EE7"/>
    <w:rsid w:val="001B49D3"/>
    <w:rsid w:val="001B5DA2"/>
    <w:rsid w:val="001B5EAC"/>
    <w:rsid w:val="001B7B2C"/>
    <w:rsid w:val="001B7DB8"/>
    <w:rsid w:val="001C053F"/>
    <w:rsid w:val="001C0637"/>
    <w:rsid w:val="001C2174"/>
    <w:rsid w:val="001C251A"/>
    <w:rsid w:val="001C3B8E"/>
    <w:rsid w:val="001C3EB0"/>
    <w:rsid w:val="001C5EC6"/>
    <w:rsid w:val="001C69B4"/>
    <w:rsid w:val="001C7A07"/>
    <w:rsid w:val="001D084D"/>
    <w:rsid w:val="001D1029"/>
    <w:rsid w:val="001D29D2"/>
    <w:rsid w:val="001D2D60"/>
    <w:rsid w:val="001D4299"/>
    <w:rsid w:val="001D4459"/>
    <w:rsid w:val="001D46EC"/>
    <w:rsid w:val="001D5DC3"/>
    <w:rsid w:val="001D6007"/>
    <w:rsid w:val="001D7FFD"/>
    <w:rsid w:val="001E3390"/>
    <w:rsid w:val="001E3E40"/>
    <w:rsid w:val="001E4360"/>
    <w:rsid w:val="001E4524"/>
    <w:rsid w:val="001E48F4"/>
    <w:rsid w:val="001E4CED"/>
    <w:rsid w:val="001E6C92"/>
    <w:rsid w:val="001E7A4A"/>
    <w:rsid w:val="001F1F88"/>
    <w:rsid w:val="001F46F8"/>
    <w:rsid w:val="001F6843"/>
    <w:rsid w:val="001F7216"/>
    <w:rsid w:val="001F7690"/>
    <w:rsid w:val="00200BEF"/>
    <w:rsid w:val="00200D96"/>
    <w:rsid w:val="00201733"/>
    <w:rsid w:val="00203EDB"/>
    <w:rsid w:val="00206951"/>
    <w:rsid w:val="00210E33"/>
    <w:rsid w:val="00211CFA"/>
    <w:rsid w:val="00212260"/>
    <w:rsid w:val="00212507"/>
    <w:rsid w:val="00212537"/>
    <w:rsid w:val="00212A0C"/>
    <w:rsid w:val="00212D01"/>
    <w:rsid w:val="0021322B"/>
    <w:rsid w:val="00213575"/>
    <w:rsid w:val="00214309"/>
    <w:rsid w:val="0021605B"/>
    <w:rsid w:val="00216F00"/>
    <w:rsid w:val="002172D0"/>
    <w:rsid w:val="00220589"/>
    <w:rsid w:val="00220A6B"/>
    <w:rsid w:val="00220DE9"/>
    <w:rsid w:val="0022191B"/>
    <w:rsid w:val="002229CE"/>
    <w:rsid w:val="00222A7A"/>
    <w:rsid w:val="00224661"/>
    <w:rsid w:val="002275F3"/>
    <w:rsid w:val="00230E64"/>
    <w:rsid w:val="002319F9"/>
    <w:rsid w:val="00231DA2"/>
    <w:rsid w:val="0023286E"/>
    <w:rsid w:val="002336DC"/>
    <w:rsid w:val="002339DC"/>
    <w:rsid w:val="00236D71"/>
    <w:rsid w:val="00237260"/>
    <w:rsid w:val="002405A3"/>
    <w:rsid w:val="00244FB9"/>
    <w:rsid w:val="0024517F"/>
    <w:rsid w:val="002462AD"/>
    <w:rsid w:val="002468BC"/>
    <w:rsid w:val="00246E83"/>
    <w:rsid w:val="00252A9D"/>
    <w:rsid w:val="00252AD0"/>
    <w:rsid w:val="00252E12"/>
    <w:rsid w:val="00252F4D"/>
    <w:rsid w:val="00253453"/>
    <w:rsid w:val="002539AC"/>
    <w:rsid w:val="00254F97"/>
    <w:rsid w:val="0025587F"/>
    <w:rsid w:val="00260B0B"/>
    <w:rsid w:val="00260FCD"/>
    <w:rsid w:val="00262E6A"/>
    <w:rsid w:val="002631B8"/>
    <w:rsid w:val="0026342D"/>
    <w:rsid w:val="002643E7"/>
    <w:rsid w:val="00265D1D"/>
    <w:rsid w:val="00266D45"/>
    <w:rsid w:val="0027098E"/>
    <w:rsid w:val="002712FB"/>
    <w:rsid w:val="002718B8"/>
    <w:rsid w:val="00273C62"/>
    <w:rsid w:val="00274E0B"/>
    <w:rsid w:val="002755A4"/>
    <w:rsid w:val="00275C80"/>
    <w:rsid w:val="00275CCC"/>
    <w:rsid w:val="00276E20"/>
    <w:rsid w:val="002819C6"/>
    <w:rsid w:val="00282281"/>
    <w:rsid w:val="00282A3B"/>
    <w:rsid w:val="0028381A"/>
    <w:rsid w:val="002842AE"/>
    <w:rsid w:val="00286B32"/>
    <w:rsid w:val="00286C97"/>
    <w:rsid w:val="0028771D"/>
    <w:rsid w:val="00291248"/>
    <w:rsid w:val="00291A69"/>
    <w:rsid w:val="00292CD1"/>
    <w:rsid w:val="002938FB"/>
    <w:rsid w:val="00296018"/>
    <w:rsid w:val="00296674"/>
    <w:rsid w:val="00297A62"/>
    <w:rsid w:val="002A2C8F"/>
    <w:rsid w:val="002A4954"/>
    <w:rsid w:val="002A50C1"/>
    <w:rsid w:val="002A60CA"/>
    <w:rsid w:val="002B060A"/>
    <w:rsid w:val="002B208A"/>
    <w:rsid w:val="002B3B47"/>
    <w:rsid w:val="002B539F"/>
    <w:rsid w:val="002B748F"/>
    <w:rsid w:val="002C0B3C"/>
    <w:rsid w:val="002C41FB"/>
    <w:rsid w:val="002C60BA"/>
    <w:rsid w:val="002D0388"/>
    <w:rsid w:val="002D14A7"/>
    <w:rsid w:val="002D1878"/>
    <w:rsid w:val="002D1E01"/>
    <w:rsid w:val="002D338E"/>
    <w:rsid w:val="002D49D4"/>
    <w:rsid w:val="002D6162"/>
    <w:rsid w:val="002E1A2D"/>
    <w:rsid w:val="002E348D"/>
    <w:rsid w:val="002E35BB"/>
    <w:rsid w:val="002E457E"/>
    <w:rsid w:val="002E4DFE"/>
    <w:rsid w:val="002E5A84"/>
    <w:rsid w:val="002E5E4C"/>
    <w:rsid w:val="002E5EFC"/>
    <w:rsid w:val="002E750C"/>
    <w:rsid w:val="002F04F7"/>
    <w:rsid w:val="002F06FC"/>
    <w:rsid w:val="002F121D"/>
    <w:rsid w:val="002F2743"/>
    <w:rsid w:val="002F3237"/>
    <w:rsid w:val="002F44D6"/>
    <w:rsid w:val="002F7920"/>
    <w:rsid w:val="002F7ED5"/>
    <w:rsid w:val="0030237C"/>
    <w:rsid w:val="00302F00"/>
    <w:rsid w:val="00305C68"/>
    <w:rsid w:val="00306330"/>
    <w:rsid w:val="003078D4"/>
    <w:rsid w:val="00310697"/>
    <w:rsid w:val="00310B6B"/>
    <w:rsid w:val="003118E5"/>
    <w:rsid w:val="00311B99"/>
    <w:rsid w:val="00312E27"/>
    <w:rsid w:val="00312E28"/>
    <w:rsid w:val="0031301E"/>
    <w:rsid w:val="00315EEE"/>
    <w:rsid w:val="00316099"/>
    <w:rsid w:val="00316171"/>
    <w:rsid w:val="003163CA"/>
    <w:rsid w:val="0032090F"/>
    <w:rsid w:val="0032247F"/>
    <w:rsid w:val="00322DF2"/>
    <w:rsid w:val="0032488F"/>
    <w:rsid w:val="003264E6"/>
    <w:rsid w:val="00326DE1"/>
    <w:rsid w:val="0033025E"/>
    <w:rsid w:val="00331E56"/>
    <w:rsid w:val="00335EF2"/>
    <w:rsid w:val="00336A48"/>
    <w:rsid w:val="003371DC"/>
    <w:rsid w:val="0034018E"/>
    <w:rsid w:val="00342755"/>
    <w:rsid w:val="00342D8E"/>
    <w:rsid w:val="003440D6"/>
    <w:rsid w:val="003444E7"/>
    <w:rsid w:val="00345E1B"/>
    <w:rsid w:val="00347DF4"/>
    <w:rsid w:val="00350178"/>
    <w:rsid w:val="00350619"/>
    <w:rsid w:val="003523CA"/>
    <w:rsid w:val="0035352C"/>
    <w:rsid w:val="0035476C"/>
    <w:rsid w:val="0035762A"/>
    <w:rsid w:val="00362D8C"/>
    <w:rsid w:val="003639B4"/>
    <w:rsid w:val="00366F5F"/>
    <w:rsid w:val="00367BB3"/>
    <w:rsid w:val="00367D57"/>
    <w:rsid w:val="00370A95"/>
    <w:rsid w:val="0037141C"/>
    <w:rsid w:val="00371669"/>
    <w:rsid w:val="00371B6A"/>
    <w:rsid w:val="00372265"/>
    <w:rsid w:val="0037354E"/>
    <w:rsid w:val="0037608A"/>
    <w:rsid w:val="003768CF"/>
    <w:rsid w:val="003769CF"/>
    <w:rsid w:val="00380057"/>
    <w:rsid w:val="00382064"/>
    <w:rsid w:val="00382657"/>
    <w:rsid w:val="00382790"/>
    <w:rsid w:val="003828B3"/>
    <w:rsid w:val="00385A14"/>
    <w:rsid w:val="00385EDD"/>
    <w:rsid w:val="003860F1"/>
    <w:rsid w:val="00386B3C"/>
    <w:rsid w:val="00390C04"/>
    <w:rsid w:val="00390E87"/>
    <w:rsid w:val="00393E1E"/>
    <w:rsid w:val="00395A4E"/>
    <w:rsid w:val="00396B2F"/>
    <w:rsid w:val="003970F5"/>
    <w:rsid w:val="003A0314"/>
    <w:rsid w:val="003A0A2C"/>
    <w:rsid w:val="003A201F"/>
    <w:rsid w:val="003A294C"/>
    <w:rsid w:val="003A2B46"/>
    <w:rsid w:val="003A5ADE"/>
    <w:rsid w:val="003A615C"/>
    <w:rsid w:val="003A7764"/>
    <w:rsid w:val="003B1BA8"/>
    <w:rsid w:val="003B2F0A"/>
    <w:rsid w:val="003B3E06"/>
    <w:rsid w:val="003C0657"/>
    <w:rsid w:val="003C1CC2"/>
    <w:rsid w:val="003C20BD"/>
    <w:rsid w:val="003C46CD"/>
    <w:rsid w:val="003C5730"/>
    <w:rsid w:val="003C6B83"/>
    <w:rsid w:val="003C6CB1"/>
    <w:rsid w:val="003C7857"/>
    <w:rsid w:val="003C7C84"/>
    <w:rsid w:val="003D0109"/>
    <w:rsid w:val="003D13AF"/>
    <w:rsid w:val="003D177C"/>
    <w:rsid w:val="003D1C35"/>
    <w:rsid w:val="003D4BD4"/>
    <w:rsid w:val="003D565E"/>
    <w:rsid w:val="003D658C"/>
    <w:rsid w:val="003E177C"/>
    <w:rsid w:val="003E36BC"/>
    <w:rsid w:val="003E4B73"/>
    <w:rsid w:val="003E50C9"/>
    <w:rsid w:val="003E5C48"/>
    <w:rsid w:val="003E6A05"/>
    <w:rsid w:val="003E6FD7"/>
    <w:rsid w:val="003F16C3"/>
    <w:rsid w:val="003F2998"/>
    <w:rsid w:val="003F3E4B"/>
    <w:rsid w:val="003F4D26"/>
    <w:rsid w:val="003F5724"/>
    <w:rsid w:val="003F5D11"/>
    <w:rsid w:val="003F62C5"/>
    <w:rsid w:val="003F6B72"/>
    <w:rsid w:val="003F742C"/>
    <w:rsid w:val="00400A5E"/>
    <w:rsid w:val="004015C5"/>
    <w:rsid w:val="00401810"/>
    <w:rsid w:val="00401D2B"/>
    <w:rsid w:val="00402042"/>
    <w:rsid w:val="00402861"/>
    <w:rsid w:val="00403130"/>
    <w:rsid w:val="00406155"/>
    <w:rsid w:val="004063DE"/>
    <w:rsid w:val="0040714A"/>
    <w:rsid w:val="00410300"/>
    <w:rsid w:val="0041041D"/>
    <w:rsid w:val="00410A05"/>
    <w:rsid w:val="00413966"/>
    <w:rsid w:val="004141BF"/>
    <w:rsid w:val="004143D7"/>
    <w:rsid w:val="00414AAE"/>
    <w:rsid w:val="0041524C"/>
    <w:rsid w:val="00415BEE"/>
    <w:rsid w:val="00417727"/>
    <w:rsid w:val="00420D32"/>
    <w:rsid w:val="004218C2"/>
    <w:rsid w:val="00422573"/>
    <w:rsid w:val="004245F6"/>
    <w:rsid w:val="004263C6"/>
    <w:rsid w:val="00427027"/>
    <w:rsid w:val="00427FBE"/>
    <w:rsid w:val="00433746"/>
    <w:rsid w:val="00433C13"/>
    <w:rsid w:val="00434700"/>
    <w:rsid w:val="00434BBB"/>
    <w:rsid w:val="004351CF"/>
    <w:rsid w:val="00440DB1"/>
    <w:rsid w:val="00443498"/>
    <w:rsid w:val="0044408C"/>
    <w:rsid w:val="004443DA"/>
    <w:rsid w:val="00444BF5"/>
    <w:rsid w:val="004452F2"/>
    <w:rsid w:val="00445A45"/>
    <w:rsid w:val="00446C18"/>
    <w:rsid w:val="0044746F"/>
    <w:rsid w:val="00450D81"/>
    <w:rsid w:val="004512D0"/>
    <w:rsid w:val="00452034"/>
    <w:rsid w:val="00452069"/>
    <w:rsid w:val="00453669"/>
    <w:rsid w:val="00453899"/>
    <w:rsid w:val="00460026"/>
    <w:rsid w:val="00460088"/>
    <w:rsid w:val="004603B5"/>
    <w:rsid w:val="00460700"/>
    <w:rsid w:val="00460D42"/>
    <w:rsid w:val="00461C22"/>
    <w:rsid w:val="00465E4D"/>
    <w:rsid w:val="004704F2"/>
    <w:rsid w:val="00470A06"/>
    <w:rsid w:val="0047405A"/>
    <w:rsid w:val="0047412F"/>
    <w:rsid w:val="0047571C"/>
    <w:rsid w:val="00477B70"/>
    <w:rsid w:val="0048060D"/>
    <w:rsid w:val="0048104C"/>
    <w:rsid w:val="00481132"/>
    <w:rsid w:val="00481B5C"/>
    <w:rsid w:val="00481F4F"/>
    <w:rsid w:val="0048488B"/>
    <w:rsid w:val="00484A1C"/>
    <w:rsid w:val="004850E6"/>
    <w:rsid w:val="004868B5"/>
    <w:rsid w:val="004868E4"/>
    <w:rsid w:val="00487305"/>
    <w:rsid w:val="00490C32"/>
    <w:rsid w:val="00493A94"/>
    <w:rsid w:val="00494958"/>
    <w:rsid w:val="004949AC"/>
    <w:rsid w:val="004951A5"/>
    <w:rsid w:val="004959CA"/>
    <w:rsid w:val="00495E5D"/>
    <w:rsid w:val="004963BE"/>
    <w:rsid w:val="00496FA6"/>
    <w:rsid w:val="004A042B"/>
    <w:rsid w:val="004A0473"/>
    <w:rsid w:val="004A0702"/>
    <w:rsid w:val="004A0F1B"/>
    <w:rsid w:val="004A16DA"/>
    <w:rsid w:val="004A4462"/>
    <w:rsid w:val="004A4469"/>
    <w:rsid w:val="004A6350"/>
    <w:rsid w:val="004A66F9"/>
    <w:rsid w:val="004A6F40"/>
    <w:rsid w:val="004A7DBE"/>
    <w:rsid w:val="004A7E54"/>
    <w:rsid w:val="004B56A2"/>
    <w:rsid w:val="004B5A21"/>
    <w:rsid w:val="004B5E1D"/>
    <w:rsid w:val="004B644D"/>
    <w:rsid w:val="004B6B78"/>
    <w:rsid w:val="004B7962"/>
    <w:rsid w:val="004B79F1"/>
    <w:rsid w:val="004C065C"/>
    <w:rsid w:val="004C127A"/>
    <w:rsid w:val="004C1A0D"/>
    <w:rsid w:val="004C38C3"/>
    <w:rsid w:val="004C4B10"/>
    <w:rsid w:val="004C70C2"/>
    <w:rsid w:val="004D39ED"/>
    <w:rsid w:val="004D465E"/>
    <w:rsid w:val="004D6372"/>
    <w:rsid w:val="004D6601"/>
    <w:rsid w:val="004D78E9"/>
    <w:rsid w:val="004E0E88"/>
    <w:rsid w:val="004E10C8"/>
    <w:rsid w:val="004E1A29"/>
    <w:rsid w:val="004E2714"/>
    <w:rsid w:val="004E3C31"/>
    <w:rsid w:val="004E477D"/>
    <w:rsid w:val="004E4DB0"/>
    <w:rsid w:val="004E578E"/>
    <w:rsid w:val="004E74A2"/>
    <w:rsid w:val="004F0723"/>
    <w:rsid w:val="004F3B7D"/>
    <w:rsid w:val="004F44FB"/>
    <w:rsid w:val="004F4575"/>
    <w:rsid w:val="004F4715"/>
    <w:rsid w:val="004F4D13"/>
    <w:rsid w:val="004F52DA"/>
    <w:rsid w:val="004F5D9B"/>
    <w:rsid w:val="004F6752"/>
    <w:rsid w:val="004F6A63"/>
    <w:rsid w:val="004F7CE4"/>
    <w:rsid w:val="0050165C"/>
    <w:rsid w:val="00502569"/>
    <w:rsid w:val="00503A45"/>
    <w:rsid w:val="0050436E"/>
    <w:rsid w:val="00504E8D"/>
    <w:rsid w:val="00506D70"/>
    <w:rsid w:val="00506DEE"/>
    <w:rsid w:val="00507215"/>
    <w:rsid w:val="00507517"/>
    <w:rsid w:val="0051158C"/>
    <w:rsid w:val="00512803"/>
    <w:rsid w:val="005129D8"/>
    <w:rsid w:val="00512A66"/>
    <w:rsid w:val="00513641"/>
    <w:rsid w:val="005154A1"/>
    <w:rsid w:val="005158D4"/>
    <w:rsid w:val="00517E86"/>
    <w:rsid w:val="00521188"/>
    <w:rsid w:val="00521D9D"/>
    <w:rsid w:val="00525F12"/>
    <w:rsid w:val="00531CB9"/>
    <w:rsid w:val="0053266B"/>
    <w:rsid w:val="00533F05"/>
    <w:rsid w:val="00534269"/>
    <w:rsid w:val="005345CF"/>
    <w:rsid w:val="00534EA7"/>
    <w:rsid w:val="00535477"/>
    <w:rsid w:val="00537295"/>
    <w:rsid w:val="0054038E"/>
    <w:rsid w:val="00540DCF"/>
    <w:rsid w:val="00541491"/>
    <w:rsid w:val="0054197C"/>
    <w:rsid w:val="00542FA3"/>
    <w:rsid w:val="00543B94"/>
    <w:rsid w:val="00543F94"/>
    <w:rsid w:val="00544E5D"/>
    <w:rsid w:val="00545186"/>
    <w:rsid w:val="00551214"/>
    <w:rsid w:val="0055125B"/>
    <w:rsid w:val="005512FA"/>
    <w:rsid w:val="00552926"/>
    <w:rsid w:val="00552B05"/>
    <w:rsid w:val="00552C65"/>
    <w:rsid w:val="00553114"/>
    <w:rsid w:val="005545CB"/>
    <w:rsid w:val="0055496F"/>
    <w:rsid w:val="005560BA"/>
    <w:rsid w:val="005561AB"/>
    <w:rsid w:val="005565B5"/>
    <w:rsid w:val="00556DDB"/>
    <w:rsid w:val="0055733C"/>
    <w:rsid w:val="0056044C"/>
    <w:rsid w:val="005618FE"/>
    <w:rsid w:val="00561A3D"/>
    <w:rsid w:val="005627F5"/>
    <w:rsid w:val="00562B05"/>
    <w:rsid w:val="00563522"/>
    <w:rsid w:val="005652A4"/>
    <w:rsid w:val="00566A5F"/>
    <w:rsid w:val="00567481"/>
    <w:rsid w:val="005678E8"/>
    <w:rsid w:val="00570D33"/>
    <w:rsid w:val="005719F8"/>
    <w:rsid w:val="00571B71"/>
    <w:rsid w:val="00571FF1"/>
    <w:rsid w:val="00576F75"/>
    <w:rsid w:val="00577732"/>
    <w:rsid w:val="00577800"/>
    <w:rsid w:val="00580CEC"/>
    <w:rsid w:val="005815A4"/>
    <w:rsid w:val="00583C18"/>
    <w:rsid w:val="00583F92"/>
    <w:rsid w:val="005849C1"/>
    <w:rsid w:val="00585603"/>
    <w:rsid w:val="00585952"/>
    <w:rsid w:val="00585D1E"/>
    <w:rsid w:val="00590652"/>
    <w:rsid w:val="00593E9E"/>
    <w:rsid w:val="00594866"/>
    <w:rsid w:val="00594C69"/>
    <w:rsid w:val="00597560"/>
    <w:rsid w:val="005A0340"/>
    <w:rsid w:val="005A0850"/>
    <w:rsid w:val="005A1AA2"/>
    <w:rsid w:val="005A2478"/>
    <w:rsid w:val="005A2EAD"/>
    <w:rsid w:val="005A3EFE"/>
    <w:rsid w:val="005A6CC1"/>
    <w:rsid w:val="005A6DE1"/>
    <w:rsid w:val="005A78CD"/>
    <w:rsid w:val="005B0CE3"/>
    <w:rsid w:val="005B217D"/>
    <w:rsid w:val="005B3A79"/>
    <w:rsid w:val="005B4552"/>
    <w:rsid w:val="005B4C59"/>
    <w:rsid w:val="005B5D27"/>
    <w:rsid w:val="005B6C6E"/>
    <w:rsid w:val="005B73F6"/>
    <w:rsid w:val="005B7E15"/>
    <w:rsid w:val="005B7EDD"/>
    <w:rsid w:val="005C0646"/>
    <w:rsid w:val="005C099F"/>
    <w:rsid w:val="005C0BE3"/>
    <w:rsid w:val="005C1D6D"/>
    <w:rsid w:val="005C2CC9"/>
    <w:rsid w:val="005C3D61"/>
    <w:rsid w:val="005C47E4"/>
    <w:rsid w:val="005C4FE9"/>
    <w:rsid w:val="005C7219"/>
    <w:rsid w:val="005C76E2"/>
    <w:rsid w:val="005D4567"/>
    <w:rsid w:val="005D4661"/>
    <w:rsid w:val="005D6401"/>
    <w:rsid w:val="005D6978"/>
    <w:rsid w:val="005D765C"/>
    <w:rsid w:val="005D7C9F"/>
    <w:rsid w:val="005E00FE"/>
    <w:rsid w:val="005E12CA"/>
    <w:rsid w:val="005E1816"/>
    <w:rsid w:val="005E1853"/>
    <w:rsid w:val="005E404A"/>
    <w:rsid w:val="005E4CCD"/>
    <w:rsid w:val="005E5020"/>
    <w:rsid w:val="005E52F7"/>
    <w:rsid w:val="005E5B12"/>
    <w:rsid w:val="005E5D19"/>
    <w:rsid w:val="005F0487"/>
    <w:rsid w:val="005F193C"/>
    <w:rsid w:val="005F37A6"/>
    <w:rsid w:val="005F47A6"/>
    <w:rsid w:val="005F4DDB"/>
    <w:rsid w:val="005F5C0E"/>
    <w:rsid w:val="005F72CC"/>
    <w:rsid w:val="00600CB7"/>
    <w:rsid w:val="00602236"/>
    <w:rsid w:val="00602D87"/>
    <w:rsid w:val="00602FA1"/>
    <w:rsid w:val="00606219"/>
    <w:rsid w:val="00607D17"/>
    <w:rsid w:val="00611030"/>
    <w:rsid w:val="006116D9"/>
    <w:rsid w:val="0061266B"/>
    <w:rsid w:val="00613D36"/>
    <w:rsid w:val="0061400A"/>
    <w:rsid w:val="00615817"/>
    <w:rsid w:val="00616F73"/>
    <w:rsid w:val="00617400"/>
    <w:rsid w:val="00623242"/>
    <w:rsid w:val="00623432"/>
    <w:rsid w:val="00626810"/>
    <w:rsid w:val="006279F2"/>
    <w:rsid w:val="00631AC8"/>
    <w:rsid w:val="006338AC"/>
    <w:rsid w:val="00644F51"/>
    <w:rsid w:val="00645CFA"/>
    <w:rsid w:val="00646CEC"/>
    <w:rsid w:val="0064737A"/>
    <w:rsid w:val="00647909"/>
    <w:rsid w:val="00650169"/>
    <w:rsid w:val="006501A0"/>
    <w:rsid w:val="00651930"/>
    <w:rsid w:val="00651CD1"/>
    <w:rsid w:val="006527CE"/>
    <w:rsid w:val="00653E50"/>
    <w:rsid w:val="0065446C"/>
    <w:rsid w:val="00654ECB"/>
    <w:rsid w:val="00655B84"/>
    <w:rsid w:val="006603B6"/>
    <w:rsid w:val="00660931"/>
    <w:rsid w:val="00660B02"/>
    <w:rsid w:val="006610EC"/>
    <w:rsid w:val="00664ED7"/>
    <w:rsid w:val="00665CCA"/>
    <w:rsid w:val="00665F3E"/>
    <w:rsid w:val="00667D06"/>
    <w:rsid w:val="0067338C"/>
    <w:rsid w:val="00673899"/>
    <w:rsid w:val="00673AF7"/>
    <w:rsid w:val="00674F12"/>
    <w:rsid w:val="006757E8"/>
    <w:rsid w:val="006758F6"/>
    <w:rsid w:val="00675E8D"/>
    <w:rsid w:val="00676025"/>
    <w:rsid w:val="0067702E"/>
    <w:rsid w:val="006770F2"/>
    <w:rsid w:val="0068030D"/>
    <w:rsid w:val="00680730"/>
    <w:rsid w:val="0068347F"/>
    <w:rsid w:val="00683A0D"/>
    <w:rsid w:val="00683D58"/>
    <w:rsid w:val="00684D53"/>
    <w:rsid w:val="00685914"/>
    <w:rsid w:val="00686F04"/>
    <w:rsid w:val="0068784E"/>
    <w:rsid w:val="0069023F"/>
    <w:rsid w:val="006907C4"/>
    <w:rsid w:val="00692100"/>
    <w:rsid w:val="00692BF8"/>
    <w:rsid w:val="006933E6"/>
    <w:rsid w:val="0069399A"/>
    <w:rsid w:val="00693F0B"/>
    <w:rsid w:val="00694BE6"/>
    <w:rsid w:val="00695080"/>
    <w:rsid w:val="0069534E"/>
    <w:rsid w:val="00696A02"/>
    <w:rsid w:val="00696B6C"/>
    <w:rsid w:val="00696CEF"/>
    <w:rsid w:val="00697231"/>
    <w:rsid w:val="006A0B75"/>
    <w:rsid w:val="006A0EB7"/>
    <w:rsid w:val="006A1BC8"/>
    <w:rsid w:val="006A47B1"/>
    <w:rsid w:val="006A56C8"/>
    <w:rsid w:val="006A6BB8"/>
    <w:rsid w:val="006A7B46"/>
    <w:rsid w:val="006B0237"/>
    <w:rsid w:val="006B05C3"/>
    <w:rsid w:val="006B07DB"/>
    <w:rsid w:val="006B0B8E"/>
    <w:rsid w:val="006B19DD"/>
    <w:rsid w:val="006B26DD"/>
    <w:rsid w:val="006B5D35"/>
    <w:rsid w:val="006B6164"/>
    <w:rsid w:val="006B7A98"/>
    <w:rsid w:val="006C28B0"/>
    <w:rsid w:val="006C35E4"/>
    <w:rsid w:val="006C5454"/>
    <w:rsid w:val="006C5FD8"/>
    <w:rsid w:val="006C686C"/>
    <w:rsid w:val="006C6DD3"/>
    <w:rsid w:val="006D1AF2"/>
    <w:rsid w:val="006D2AAC"/>
    <w:rsid w:val="006D42D3"/>
    <w:rsid w:val="006D53B4"/>
    <w:rsid w:val="006D7510"/>
    <w:rsid w:val="006E1BF8"/>
    <w:rsid w:val="006E1C8F"/>
    <w:rsid w:val="006E2FAF"/>
    <w:rsid w:val="006E2FDA"/>
    <w:rsid w:val="006E3144"/>
    <w:rsid w:val="006E6F05"/>
    <w:rsid w:val="006E76DC"/>
    <w:rsid w:val="006F086B"/>
    <w:rsid w:val="006F144B"/>
    <w:rsid w:val="006F2626"/>
    <w:rsid w:val="006F2637"/>
    <w:rsid w:val="006F5756"/>
    <w:rsid w:val="006F6D02"/>
    <w:rsid w:val="006F73C9"/>
    <w:rsid w:val="006F73FF"/>
    <w:rsid w:val="00700589"/>
    <w:rsid w:val="00702257"/>
    <w:rsid w:val="00702270"/>
    <w:rsid w:val="00703807"/>
    <w:rsid w:val="00703C54"/>
    <w:rsid w:val="00704237"/>
    <w:rsid w:val="007054B3"/>
    <w:rsid w:val="00705F5A"/>
    <w:rsid w:val="00707088"/>
    <w:rsid w:val="0071027A"/>
    <w:rsid w:val="00710BDE"/>
    <w:rsid w:val="00713720"/>
    <w:rsid w:val="00713820"/>
    <w:rsid w:val="00714B57"/>
    <w:rsid w:val="00715459"/>
    <w:rsid w:val="00715D40"/>
    <w:rsid w:val="007161BA"/>
    <w:rsid w:val="007200F2"/>
    <w:rsid w:val="0072054F"/>
    <w:rsid w:val="007206DD"/>
    <w:rsid w:val="007227DE"/>
    <w:rsid w:val="00723AB7"/>
    <w:rsid w:val="00724433"/>
    <w:rsid w:val="00725E1D"/>
    <w:rsid w:val="007275F3"/>
    <w:rsid w:val="00730AD4"/>
    <w:rsid w:val="00733F68"/>
    <w:rsid w:val="00734367"/>
    <w:rsid w:val="007344A3"/>
    <w:rsid w:val="007372FC"/>
    <w:rsid w:val="0073731B"/>
    <w:rsid w:val="007375CC"/>
    <w:rsid w:val="00740E9E"/>
    <w:rsid w:val="00741A0F"/>
    <w:rsid w:val="00742476"/>
    <w:rsid w:val="00742A3C"/>
    <w:rsid w:val="007454B3"/>
    <w:rsid w:val="007458BE"/>
    <w:rsid w:val="00746E5C"/>
    <w:rsid w:val="0075040F"/>
    <w:rsid w:val="00750964"/>
    <w:rsid w:val="007513EE"/>
    <w:rsid w:val="00751A9A"/>
    <w:rsid w:val="007538EB"/>
    <w:rsid w:val="00753E2F"/>
    <w:rsid w:val="0075675C"/>
    <w:rsid w:val="007568C7"/>
    <w:rsid w:val="00756A42"/>
    <w:rsid w:val="0075744D"/>
    <w:rsid w:val="007604D7"/>
    <w:rsid w:val="007612E8"/>
    <w:rsid w:val="00761644"/>
    <w:rsid w:val="007626ED"/>
    <w:rsid w:val="00763B0E"/>
    <w:rsid w:val="00763EFE"/>
    <w:rsid w:val="007641D1"/>
    <w:rsid w:val="007645C3"/>
    <w:rsid w:val="0076483D"/>
    <w:rsid w:val="0076532E"/>
    <w:rsid w:val="00765935"/>
    <w:rsid w:val="00765DA5"/>
    <w:rsid w:val="00765EAF"/>
    <w:rsid w:val="00767820"/>
    <w:rsid w:val="00770115"/>
    <w:rsid w:val="00772158"/>
    <w:rsid w:val="00773AE5"/>
    <w:rsid w:val="00774BDB"/>
    <w:rsid w:val="00780B78"/>
    <w:rsid w:val="0078474E"/>
    <w:rsid w:val="00786D32"/>
    <w:rsid w:val="00791539"/>
    <w:rsid w:val="007928D6"/>
    <w:rsid w:val="007933BE"/>
    <w:rsid w:val="00794088"/>
    <w:rsid w:val="00794297"/>
    <w:rsid w:val="00794346"/>
    <w:rsid w:val="00795217"/>
    <w:rsid w:val="00795573"/>
    <w:rsid w:val="007968B7"/>
    <w:rsid w:val="007973D8"/>
    <w:rsid w:val="007A0A6D"/>
    <w:rsid w:val="007A2CB5"/>
    <w:rsid w:val="007A4423"/>
    <w:rsid w:val="007A5794"/>
    <w:rsid w:val="007A6A8A"/>
    <w:rsid w:val="007A7BEE"/>
    <w:rsid w:val="007B0F57"/>
    <w:rsid w:val="007B127D"/>
    <w:rsid w:val="007B356D"/>
    <w:rsid w:val="007B4536"/>
    <w:rsid w:val="007B4CEF"/>
    <w:rsid w:val="007B58DE"/>
    <w:rsid w:val="007B630D"/>
    <w:rsid w:val="007C0407"/>
    <w:rsid w:val="007C0C35"/>
    <w:rsid w:val="007C11C0"/>
    <w:rsid w:val="007C19A2"/>
    <w:rsid w:val="007C1E68"/>
    <w:rsid w:val="007C409B"/>
    <w:rsid w:val="007C6A19"/>
    <w:rsid w:val="007C7339"/>
    <w:rsid w:val="007D198C"/>
    <w:rsid w:val="007D1D97"/>
    <w:rsid w:val="007D22D9"/>
    <w:rsid w:val="007D237F"/>
    <w:rsid w:val="007D2C90"/>
    <w:rsid w:val="007D3398"/>
    <w:rsid w:val="007D358B"/>
    <w:rsid w:val="007E0E90"/>
    <w:rsid w:val="007E102B"/>
    <w:rsid w:val="007E1E53"/>
    <w:rsid w:val="007E4029"/>
    <w:rsid w:val="007E4041"/>
    <w:rsid w:val="007E49A5"/>
    <w:rsid w:val="007E712A"/>
    <w:rsid w:val="007E71CC"/>
    <w:rsid w:val="007F05C6"/>
    <w:rsid w:val="007F0D26"/>
    <w:rsid w:val="007F1B36"/>
    <w:rsid w:val="007F2CC3"/>
    <w:rsid w:val="007F398C"/>
    <w:rsid w:val="007F39DC"/>
    <w:rsid w:val="007F4B8A"/>
    <w:rsid w:val="007F4DAA"/>
    <w:rsid w:val="007F57C6"/>
    <w:rsid w:val="0080096C"/>
    <w:rsid w:val="0080363A"/>
    <w:rsid w:val="008041D7"/>
    <w:rsid w:val="00804A14"/>
    <w:rsid w:val="0080540C"/>
    <w:rsid w:val="0080684C"/>
    <w:rsid w:val="0081110E"/>
    <w:rsid w:val="00813A78"/>
    <w:rsid w:val="00813EC5"/>
    <w:rsid w:val="008145B8"/>
    <w:rsid w:val="008157F4"/>
    <w:rsid w:val="00815DB9"/>
    <w:rsid w:val="008162C0"/>
    <w:rsid w:val="008168AC"/>
    <w:rsid w:val="008204CF"/>
    <w:rsid w:val="00820F9C"/>
    <w:rsid w:val="008214C4"/>
    <w:rsid w:val="00821A8A"/>
    <w:rsid w:val="0082217C"/>
    <w:rsid w:val="00823671"/>
    <w:rsid w:val="00823C86"/>
    <w:rsid w:val="008247E6"/>
    <w:rsid w:val="00824F7A"/>
    <w:rsid w:val="008266A6"/>
    <w:rsid w:val="00830684"/>
    <w:rsid w:val="00834E4E"/>
    <w:rsid w:val="00835EB3"/>
    <w:rsid w:val="00836756"/>
    <w:rsid w:val="008368C7"/>
    <w:rsid w:val="008371AC"/>
    <w:rsid w:val="00840EAE"/>
    <w:rsid w:val="00841C46"/>
    <w:rsid w:val="00844B25"/>
    <w:rsid w:val="00844B87"/>
    <w:rsid w:val="00853350"/>
    <w:rsid w:val="00853732"/>
    <w:rsid w:val="00853E2F"/>
    <w:rsid w:val="00855885"/>
    <w:rsid w:val="0085599E"/>
    <w:rsid w:val="00855F15"/>
    <w:rsid w:val="0085768D"/>
    <w:rsid w:val="00860A99"/>
    <w:rsid w:val="00860BC6"/>
    <w:rsid w:val="00860CA1"/>
    <w:rsid w:val="00861894"/>
    <w:rsid w:val="0086339B"/>
    <w:rsid w:val="00863A9F"/>
    <w:rsid w:val="0086537D"/>
    <w:rsid w:val="008654C5"/>
    <w:rsid w:val="00865E05"/>
    <w:rsid w:val="00865F21"/>
    <w:rsid w:val="00867A8D"/>
    <w:rsid w:val="00872861"/>
    <w:rsid w:val="00873DEC"/>
    <w:rsid w:val="0087599B"/>
    <w:rsid w:val="00875EEA"/>
    <w:rsid w:val="008761D5"/>
    <w:rsid w:val="00876603"/>
    <w:rsid w:val="008767B6"/>
    <w:rsid w:val="00884FD2"/>
    <w:rsid w:val="00885690"/>
    <w:rsid w:val="008859CE"/>
    <w:rsid w:val="00887780"/>
    <w:rsid w:val="008921F9"/>
    <w:rsid w:val="008928C3"/>
    <w:rsid w:val="00892FA6"/>
    <w:rsid w:val="008955B9"/>
    <w:rsid w:val="00895737"/>
    <w:rsid w:val="00895834"/>
    <w:rsid w:val="00895DF0"/>
    <w:rsid w:val="00896B45"/>
    <w:rsid w:val="00896C61"/>
    <w:rsid w:val="0089797C"/>
    <w:rsid w:val="00897FB6"/>
    <w:rsid w:val="008A00BA"/>
    <w:rsid w:val="008A0581"/>
    <w:rsid w:val="008A160D"/>
    <w:rsid w:val="008A1C25"/>
    <w:rsid w:val="008A2F04"/>
    <w:rsid w:val="008A3200"/>
    <w:rsid w:val="008A3D61"/>
    <w:rsid w:val="008A47DD"/>
    <w:rsid w:val="008A55E1"/>
    <w:rsid w:val="008A5686"/>
    <w:rsid w:val="008B0707"/>
    <w:rsid w:val="008B20DC"/>
    <w:rsid w:val="008B255D"/>
    <w:rsid w:val="008B6C9A"/>
    <w:rsid w:val="008C037E"/>
    <w:rsid w:val="008C24C6"/>
    <w:rsid w:val="008C27E4"/>
    <w:rsid w:val="008C2DED"/>
    <w:rsid w:val="008C2E80"/>
    <w:rsid w:val="008C40BE"/>
    <w:rsid w:val="008C40E2"/>
    <w:rsid w:val="008D103E"/>
    <w:rsid w:val="008D2427"/>
    <w:rsid w:val="008D243E"/>
    <w:rsid w:val="008D2E31"/>
    <w:rsid w:val="008D46A5"/>
    <w:rsid w:val="008D7199"/>
    <w:rsid w:val="008D7284"/>
    <w:rsid w:val="008D729E"/>
    <w:rsid w:val="008E0B0C"/>
    <w:rsid w:val="008E2514"/>
    <w:rsid w:val="008E26FD"/>
    <w:rsid w:val="008E3901"/>
    <w:rsid w:val="008E3A1D"/>
    <w:rsid w:val="008E6D8F"/>
    <w:rsid w:val="008E709C"/>
    <w:rsid w:val="008E7BC7"/>
    <w:rsid w:val="008F0941"/>
    <w:rsid w:val="008F199B"/>
    <w:rsid w:val="008F47AF"/>
    <w:rsid w:val="008F707B"/>
    <w:rsid w:val="008F7791"/>
    <w:rsid w:val="009002F0"/>
    <w:rsid w:val="00900C63"/>
    <w:rsid w:val="009012B7"/>
    <w:rsid w:val="00901929"/>
    <w:rsid w:val="00902621"/>
    <w:rsid w:val="00902A8F"/>
    <w:rsid w:val="00904E57"/>
    <w:rsid w:val="00905EEC"/>
    <w:rsid w:val="00906B15"/>
    <w:rsid w:val="009075E3"/>
    <w:rsid w:val="00907D33"/>
    <w:rsid w:val="0091170C"/>
    <w:rsid w:val="00914DEE"/>
    <w:rsid w:val="00915BBA"/>
    <w:rsid w:val="00916330"/>
    <w:rsid w:val="00916878"/>
    <w:rsid w:val="0091699C"/>
    <w:rsid w:val="00917384"/>
    <w:rsid w:val="00917447"/>
    <w:rsid w:val="009175B7"/>
    <w:rsid w:val="009179AF"/>
    <w:rsid w:val="0092125D"/>
    <w:rsid w:val="00921844"/>
    <w:rsid w:val="00921F0F"/>
    <w:rsid w:val="009224F3"/>
    <w:rsid w:val="00924027"/>
    <w:rsid w:val="00924389"/>
    <w:rsid w:val="0092454E"/>
    <w:rsid w:val="00924C33"/>
    <w:rsid w:val="00924E62"/>
    <w:rsid w:val="009253D3"/>
    <w:rsid w:val="00925C18"/>
    <w:rsid w:val="009262F6"/>
    <w:rsid w:val="00930070"/>
    <w:rsid w:val="009318A8"/>
    <w:rsid w:val="00931D1A"/>
    <w:rsid w:val="0093296F"/>
    <w:rsid w:val="009329DF"/>
    <w:rsid w:val="009332DC"/>
    <w:rsid w:val="00933AC5"/>
    <w:rsid w:val="00934519"/>
    <w:rsid w:val="00935098"/>
    <w:rsid w:val="00936EB4"/>
    <w:rsid w:val="00940EC5"/>
    <w:rsid w:val="00942F90"/>
    <w:rsid w:val="009433CC"/>
    <w:rsid w:val="00945909"/>
    <w:rsid w:val="009503EC"/>
    <w:rsid w:val="0095095E"/>
    <w:rsid w:val="009509BB"/>
    <w:rsid w:val="00950F3B"/>
    <w:rsid w:val="009511F2"/>
    <w:rsid w:val="00951B7D"/>
    <w:rsid w:val="0095397D"/>
    <w:rsid w:val="009553B2"/>
    <w:rsid w:val="00955BAD"/>
    <w:rsid w:val="00955F42"/>
    <w:rsid w:val="009560E0"/>
    <w:rsid w:val="00957181"/>
    <w:rsid w:val="009655C2"/>
    <w:rsid w:val="00971A1D"/>
    <w:rsid w:val="00972F92"/>
    <w:rsid w:val="00973129"/>
    <w:rsid w:val="009745F0"/>
    <w:rsid w:val="00975BDC"/>
    <w:rsid w:val="00975F1F"/>
    <w:rsid w:val="00975FB3"/>
    <w:rsid w:val="00976C0A"/>
    <w:rsid w:val="009775C1"/>
    <w:rsid w:val="00977898"/>
    <w:rsid w:val="00977B0A"/>
    <w:rsid w:val="00977C29"/>
    <w:rsid w:val="0098053B"/>
    <w:rsid w:val="00983EE6"/>
    <w:rsid w:val="009841DB"/>
    <w:rsid w:val="00985960"/>
    <w:rsid w:val="00990BDF"/>
    <w:rsid w:val="00990C9F"/>
    <w:rsid w:val="00991580"/>
    <w:rsid w:val="009916C7"/>
    <w:rsid w:val="0099190A"/>
    <w:rsid w:val="00992273"/>
    <w:rsid w:val="009923B2"/>
    <w:rsid w:val="009932F6"/>
    <w:rsid w:val="009933BD"/>
    <w:rsid w:val="00993BF7"/>
    <w:rsid w:val="00994F53"/>
    <w:rsid w:val="00995AAB"/>
    <w:rsid w:val="00997B83"/>
    <w:rsid w:val="009A06FB"/>
    <w:rsid w:val="009A0FB4"/>
    <w:rsid w:val="009A1C47"/>
    <w:rsid w:val="009A1C9C"/>
    <w:rsid w:val="009A2AF9"/>
    <w:rsid w:val="009A2E78"/>
    <w:rsid w:val="009A2F7C"/>
    <w:rsid w:val="009A3039"/>
    <w:rsid w:val="009A33BC"/>
    <w:rsid w:val="009A4066"/>
    <w:rsid w:val="009A4742"/>
    <w:rsid w:val="009A4E28"/>
    <w:rsid w:val="009A4FD5"/>
    <w:rsid w:val="009A520A"/>
    <w:rsid w:val="009A6935"/>
    <w:rsid w:val="009A6EA8"/>
    <w:rsid w:val="009B4FF4"/>
    <w:rsid w:val="009B5C75"/>
    <w:rsid w:val="009B61EF"/>
    <w:rsid w:val="009B6606"/>
    <w:rsid w:val="009B6762"/>
    <w:rsid w:val="009B699C"/>
    <w:rsid w:val="009B7911"/>
    <w:rsid w:val="009C3B72"/>
    <w:rsid w:val="009C3F5F"/>
    <w:rsid w:val="009C4949"/>
    <w:rsid w:val="009C4F02"/>
    <w:rsid w:val="009C6A55"/>
    <w:rsid w:val="009C7731"/>
    <w:rsid w:val="009D1611"/>
    <w:rsid w:val="009D31B2"/>
    <w:rsid w:val="009D3384"/>
    <w:rsid w:val="009D365F"/>
    <w:rsid w:val="009D4260"/>
    <w:rsid w:val="009D58B0"/>
    <w:rsid w:val="009D5ED4"/>
    <w:rsid w:val="009D6752"/>
    <w:rsid w:val="009E0C96"/>
    <w:rsid w:val="009E35C6"/>
    <w:rsid w:val="009E3DBC"/>
    <w:rsid w:val="009E4D12"/>
    <w:rsid w:val="009E590A"/>
    <w:rsid w:val="009E6C20"/>
    <w:rsid w:val="009E72F7"/>
    <w:rsid w:val="009E7C52"/>
    <w:rsid w:val="009F05BD"/>
    <w:rsid w:val="009F084A"/>
    <w:rsid w:val="009F10C6"/>
    <w:rsid w:val="009F1684"/>
    <w:rsid w:val="009F2DB5"/>
    <w:rsid w:val="009F334E"/>
    <w:rsid w:val="009F3E48"/>
    <w:rsid w:val="009F560A"/>
    <w:rsid w:val="009F63FA"/>
    <w:rsid w:val="009F76B4"/>
    <w:rsid w:val="00A014FA"/>
    <w:rsid w:val="00A01FD9"/>
    <w:rsid w:val="00A0215A"/>
    <w:rsid w:val="00A0423B"/>
    <w:rsid w:val="00A06FBC"/>
    <w:rsid w:val="00A0796D"/>
    <w:rsid w:val="00A10303"/>
    <w:rsid w:val="00A10C33"/>
    <w:rsid w:val="00A11CBF"/>
    <w:rsid w:val="00A14980"/>
    <w:rsid w:val="00A1737D"/>
    <w:rsid w:val="00A175AC"/>
    <w:rsid w:val="00A178A8"/>
    <w:rsid w:val="00A213A6"/>
    <w:rsid w:val="00A21578"/>
    <w:rsid w:val="00A21D7B"/>
    <w:rsid w:val="00A2218F"/>
    <w:rsid w:val="00A221BE"/>
    <w:rsid w:val="00A22E66"/>
    <w:rsid w:val="00A23C32"/>
    <w:rsid w:val="00A249D1"/>
    <w:rsid w:val="00A24BA7"/>
    <w:rsid w:val="00A24D71"/>
    <w:rsid w:val="00A25268"/>
    <w:rsid w:val="00A260D0"/>
    <w:rsid w:val="00A2661E"/>
    <w:rsid w:val="00A271C3"/>
    <w:rsid w:val="00A332DA"/>
    <w:rsid w:val="00A34DC5"/>
    <w:rsid w:val="00A36329"/>
    <w:rsid w:val="00A36CF4"/>
    <w:rsid w:val="00A3752D"/>
    <w:rsid w:val="00A3756C"/>
    <w:rsid w:val="00A378B4"/>
    <w:rsid w:val="00A404DD"/>
    <w:rsid w:val="00A41D17"/>
    <w:rsid w:val="00A4217A"/>
    <w:rsid w:val="00A4268B"/>
    <w:rsid w:val="00A4285B"/>
    <w:rsid w:val="00A43725"/>
    <w:rsid w:val="00A5076A"/>
    <w:rsid w:val="00A508F5"/>
    <w:rsid w:val="00A52285"/>
    <w:rsid w:val="00A5278E"/>
    <w:rsid w:val="00A52DEF"/>
    <w:rsid w:val="00A5342E"/>
    <w:rsid w:val="00A53AE3"/>
    <w:rsid w:val="00A54486"/>
    <w:rsid w:val="00A54C94"/>
    <w:rsid w:val="00A558AD"/>
    <w:rsid w:val="00A61DEB"/>
    <w:rsid w:val="00A64658"/>
    <w:rsid w:val="00A660DA"/>
    <w:rsid w:val="00A71141"/>
    <w:rsid w:val="00A7125C"/>
    <w:rsid w:val="00A73569"/>
    <w:rsid w:val="00A735D7"/>
    <w:rsid w:val="00A740E4"/>
    <w:rsid w:val="00A766C1"/>
    <w:rsid w:val="00A77CEC"/>
    <w:rsid w:val="00A80318"/>
    <w:rsid w:val="00A80EBF"/>
    <w:rsid w:val="00A82CEC"/>
    <w:rsid w:val="00A84930"/>
    <w:rsid w:val="00A84C2A"/>
    <w:rsid w:val="00A84F3F"/>
    <w:rsid w:val="00A85645"/>
    <w:rsid w:val="00A86356"/>
    <w:rsid w:val="00A87804"/>
    <w:rsid w:val="00A8786A"/>
    <w:rsid w:val="00A87DA8"/>
    <w:rsid w:val="00A92004"/>
    <w:rsid w:val="00A92790"/>
    <w:rsid w:val="00A9305A"/>
    <w:rsid w:val="00A93093"/>
    <w:rsid w:val="00A93AEC"/>
    <w:rsid w:val="00A95218"/>
    <w:rsid w:val="00A960C4"/>
    <w:rsid w:val="00A9633E"/>
    <w:rsid w:val="00A966EF"/>
    <w:rsid w:val="00A976F0"/>
    <w:rsid w:val="00A979DB"/>
    <w:rsid w:val="00AA28B0"/>
    <w:rsid w:val="00AA2E97"/>
    <w:rsid w:val="00AA3F91"/>
    <w:rsid w:val="00AA49F2"/>
    <w:rsid w:val="00AA4BD4"/>
    <w:rsid w:val="00AA5459"/>
    <w:rsid w:val="00AB12CC"/>
    <w:rsid w:val="00AB2B5D"/>
    <w:rsid w:val="00AB3584"/>
    <w:rsid w:val="00AB5D60"/>
    <w:rsid w:val="00AB60C7"/>
    <w:rsid w:val="00AB7D94"/>
    <w:rsid w:val="00AC3122"/>
    <w:rsid w:val="00AC4BDA"/>
    <w:rsid w:val="00AC5765"/>
    <w:rsid w:val="00AC5881"/>
    <w:rsid w:val="00AC6731"/>
    <w:rsid w:val="00AC680C"/>
    <w:rsid w:val="00AD1B65"/>
    <w:rsid w:val="00AD4F99"/>
    <w:rsid w:val="00AD5D6C"/>
    <w:rsid w:val="00AD69D2"/>
    <w:rsid w:val="00AD706D"/>
    <w:rsid w:val="00AD71B7"/>
    <w:rsid w:val="00AD7E76"/>
    <w:rsid w:val="00AE11BC"/>
    <w:rsid w:val="00AE1943"/>
    <w:rsid w:val="00AE2093"/>
    <w:rsid w:val="00AE237C"/>
    <w:rsid w:val="00AE2859"/>
    <w:rsid w:val="00AE3A20"/>
    <w:rsid w:val="00AE3E09"/>
    <w:rsid w:val="00AE3FBA"/>
    <w:rsid w:val="00AE5082"/>
    <w:rsid w:val="00AE6FCE"/>
    <w:rsid w:val="00AE7704"/>
    <w:rsid w:val="00B00FBB"/>
    <w:rsid w:val="00B0125C"/>
    <w:rsid w:val="00B01346"/>
    <w:rsid w:val="00B04EF0"/>
    <w:rsid w:val="00B053F5"/>
    <w:rsid w:val="00B069AF"/>
    <w:rsid w:val="00B06B83"/>
    <w:rsid w:val="00B1067B"/>
    <w:rsid w:val="00B10A21"/>
    <w:rsid w:val="00B11076"/>
    <w:rsid w:val="00B12101"/>
    <w:rsid w:val="00B13AA5"/>
    <w:rsid w:val="00B13D36"/>
    <w:rsid w:val="00B14A65"/>
    <w:rsid w:val="00B14A97"/>
    <w:rsid w:val="00B15033"/>
    <w:rsid w:val="00B17828"/>
    <w:rsid w:val="00B17D30"/>
    <w:rsid w:val="00B204AB"/>
    <w:rsid w:val="00B2147A"/>
    <w:rsid w:val="00B216B8"/>
    <w:rsid w:val="00B21B4F"/>
    <w:rsid w:val="00B221C1"/>
    <w:rsid w:val="00B22AB3"/>
    <w:rsid w:val="00B25F4F"/>
    <w:rsid w:val="00B260CE"/>
    <w:rsid w:val="00B26767"/>
    <w:rsid w:val="00B26C79"/>
    <w:rsid w:val="00B27D86"/>
    <w:rsid w:val="00B3000E"/>
    <w:rsid w:val="00B304A7"/>
    <w:rsid w:val="00B31EF3"/>
    <w:rsid w:val="00B3351C"/>
    <w:rsid w:val="00B34010"/>
    <w:rsid w:val="00B34028"/>
    <w:rsid w:val="00B34140"/>
    <w:rsid w:val="00B34400"/>
    <w:rsid w:val="00B3474D"/>
    <w:rsid w:val="00B3495F"/>
    <w:rsid w:val="00B423D7"/>
    <w:rsid w:val="00B42C29"/>
    <w:rsid w:val="00B43F28"/>
    <w:rsid w:val="00B44349"/>
    <w:rsid w:val="00B4482F"/>
    <w:rsid w:val="00B45C30"/>
    <w:rsid w:val="00B46530"/>
    <w:rsid w:val="00B4689D"/>
    <w:rsid w:val="00B476A9"/>
    <w:rsid w:val="00B53428"/>
    <w:rsid w:val="00B56B3F"/>
    <w:rsid w:val="00B60B33"/>
    <w:rsid w:val="00B60FBA"/>
    <w:rsid w:val="00B61350"/>
    <w:rsid w:val="00B633E2"/>
    <w:rsid w:val="00B638EC"/>
    <w:rsid w:val="00B639BD"/>
    <w:rsid w:val="00B65189"/>
    <w:rsid w:val="00B65272"/>
    <w:rsid w:val="00B665AF"/>
    <w:rsid w:val="00B672B4"/>
    <w:rsid w:val="00B72001"/>
    <w:rsid w:val="00B74343"/>
    <w:rsid w:val="00B75E05"/>
    <w:rsid w:val="00B808A6"/>
    <w:rsid w:val="00B81296"/>
    <w:rsid w:val="00B81E3B"/>
    <w:rsid w:val="00B81E62"/>
    <w:rsid w:val="00B8453D"/>
    <w:rsid w:val="00B8468A"/>
    <w:rsid w:val="00B85F74"/>
    <w:rsid w:val="00B868C9"/>
    <w:rsid w:val="00B86BC7"/>
    <w:rsid w:val="00B87EF6"/>
    <w:rsid w:val="00B90446"/>
    <w:rsid w:val="00B9352E"/>
    <w:rsid w:val="00B93881"/>
    <w:rsid w:val="00B947C9"/>
    <w:rsid w:val="00B95AFB"/>
    <w:rsid w:val="00BA0992"/>
    <w:rsid w:val="00BA2E94"/>
    <w:rsid w:val="00BA4732"/>
    <w:rsid w:val="00BA4924"/>
    <w:rsid w:val="00BA5D44"/>
    <w:rsid w:val="00BB05BF"/>
    <w:rsid w:val="00BB0C7D"/>
    <w:rsid w:val="00BB1D75"/>
    <w:rsid w:val="00BB2FE3"/>
    <w:rsid w:val="00BB3351"/>
    <w:rsid w:val="00BB42C9"/>
    <w:rsid w:val="00BB4C33"/>
    <w:rsid w:val="00BB56D7"/>
    <w:rsid w:val="00BB5BD1"/>
    <w:rsid w:val="00BB6923"/>
    <w:rsid w:val="00BB707D"/>
    <w:rsid w:val="00BB70E4"/>
    <w:rsid w:val="00BB71CE"/>
    <w:rsid w:val="00BC1E2A"/>
    <w:rsid w:val="00BC2257"/>
    <w:rsid w:val="00BC2281"/>
    <w:rsid w:val="00BC2A13"/>
    <w:rsid w:val="00BC4814"/>
    <w:rsid w:val="00BC4CE8"/>
    <w:rsid w:val="00BC5B38"/>
    <w:rsid w:val="00BD024E"/>
    <w:rsid w:val="00BD11FA"/>
    <w:rsid w:val="00BD1D83"/>
    <w:rsid w:val="00BD2C60"/>
    <w:rsid w:val="00BD6873"/>
    <w:rsid w:val="00BD744D"/>
    <w:rsid w:val="00BE1DA6"/>
    <w:rsid w:val="00BE3614"/>
    <w:rsid w:val="00BE54F7"/>
    <w:rsid w:val="00BE7D8D"/>
    <w:rsid w:val="00BF0324"/>
    <w:rsid w:val="00BF0DCA"/>
    <w:rsid w:val="00BF3B94"/>
    <w:rsid w:val="00BF446C"/>
    <w:rsid w:val="00BF4B36"/>
    <w:rsid w:val="00BF5063"/>
    <w:rsid w:val="00BF6C8D"/>
    <w:rsid w:val="00C0141A"/>
    <w:rsid w:val="00C04393"/>
    <w:rsid w:val="00C076AC"/>
    <w:rsid w:val="00C11621"/>
    <w:rsid w:val="00C12260"/>
    <w:rsid w:val="00C12308"/>
    <w:rsid w:val="00C13251"/>
    <w:rsid w:val="00C16897"/>
    <w:rsid w:val="00C16974"/>
    <w:rsid w:val="00C16C3F"/>
    <w:rsid w:val="00C16C92"/>
    <w:rsid w:val="00C21BC4"/>
    <w:rsid w:val="00C224D7"/>
    <w:rsid w:val="00C23FC3"/>
    <w:rsid w:val="00C243A9"/>
    <w:rsid w:val="00C245BA"/>
    <w:rsid w:val="00C25877"/>
    <w:rsid w:val="00C25B76"/>
    <w:rsid w:val="00C25F1B"/>
    <w:rsid w:val="00C270FB"/>
    <w:rsid w:val="00C273E7"/>
    <w:rsid w:val="00C30008"/>
    <w:rsid w:val="00C306DA"/>
    <w:rsid w:val="00C31C0C"/>
    <w:rsid w:val="00C3250D"/>
    <w:rsid w:val="00C346EB"/>
    <w:rsid w:val="00C34791"/>
    <w:rsid w:val="00C36A6C"/>
    <w:rsid w:val="00C3705E"/>
    <w:rsid w:val="00C37F21"/>
    <w:rsid w:val="00C42003"/>
    <w:rsid w:val="00C42031"/>
    <w:rsid w:val="00C4454C"/>
    <w:rsid w:val="00C44916"/>
    <w:rsid w:val="00C44BF2"/>
    <w:rsid w:val="00C45F1D"/>
    <w:rsid w:val="00C47577"/>
    <w:rsid w:val="00C47E70"/>
    <w:rsid w:val="00C51587"/>
    <w:rsid w:val="00C52F13"/>
    <w:rsid w:val="00C53223"/>
    <w:rsid w:val="00C552E7"/>
    <w:rsid w:val="00C56F10"/>
    <w:rsid w:val="00C57E74"/>
    <w:rsid w:val="00C60EA7"/>
    <w:rsid w:val="00C61219"/>
    <w:rsid w:val="00C61417"/>
    <w:rsid w:val="00C62F07"/>
    <w:rsid w:val="00C63E02"/>
    <w:rsid w:val="00C64313"/>
    <w:rsid w:val="00C64889"/>
    <w:rsid w:val="00C64C3D"/>
    <w:rsid w:val="00C65EDE"/>
    <w:rsid w:val="00C662AF"/>
    <w:rsid w:val="00C6673A"/>
    <w:rsid w:val="00C66F6E"/>
    <w:rsid w:val="00C67A3B"/>
    <w:rsid w:val="00C72466"/>
    <w:rsid w:val="00C72C64"/>
    <w:rsid w:val="00C7479A"/>
    <w:rsid w:val="00C74AAC"/>
    <w:rsid w:val="00C76288"/>
    <w:rsid w:val="00C771F1"/>
    <w:rsid w:val="00C77499"/>
    <w:rsid w:val="00C77F0F"/>
    <w:rsid w:val="00C81079"/>
    <w:rsid w:val="00C82D33"/>
    <w:rsid w:val="00C832B3"/>
    <w:rsid w:val="00C86519"/>
    <w:rsid w:val="00C9029E"/>
    <w:rsid w:val="00C90B02"/>
    <w:rsid w:val="00C91552"/>
    <w:rsid w:val="00C927E1"/>
    <w:rsid w:val="00C936EB"/>
    <w:rsid w:val="00C961F6"/>
    <w:rsid w:val="00C97028"/>
    <w:rsid w:val="00C97CAC"/>
    <w:rsid w:val="00CA0044"/>
    <w:rsid w:val="00CA052D"/>
    <w:rsid w:val="00CB0836"/>
    <w:rsid w:val="00CB11D0"/>
    <w:rsid w:val="00CB15C0"/>
    <w:rsid w:val="00CB2223"/>
    <w:rsid w:val="00CB3CAB"/>
    <w:rsid w:val="00CC0A86"/>
    <w:rsid w:val="00CC2EAB"/>
    <w:rsid w:val="00CC4850"/>
    <w:rsid w:val="00CC5696"/>
    <w:rsid w:val="00CC6F03"/>
    <w:rsid w:val="00CC78E2"/>
    <w:rsid w:val="00CD0B2F"/>
    <w:rsid w:val="00CD1F29"/>
    <w:rsid w:val="00CD20FC"/>
    <w:rsid w:val="00CD3058"/>
    <w:rsid w:val="00CD4624"/>
    <w:rsid w:val="00CD558A"/>
    <w:rsid w:val="00CD5725"/>
    <w:rsid w:val="00CD5EE0"/>
    <w:rsid w:val="00CD5F68"/>
    <w:rsid w:val="00CD60A8"/>
    <w:rsid w:val="00CD72EE"/>
    <w:rsid w:val="00CE067E"/>
    <w:rsid w:val="00CE1C77"/>
    <w:rsid w:val="00CE267B"/>
    <w:rsid w:val="00CE32C7"/>
    <w:rsid w:val="00CE365A"/>
    <w:rsid w:val="00CE4437"/>
    <w:rsid w:val="00CE465D"/>
    <w:rsid w:val="00CE57F2"/>
    <w:rsid w:val="00CF0202"/>
    <w:rsid w:val="00CF0603"/>
    <w:rsid w:val="00CF096D"/>
    <w:rsid w:val="00CF1F9C"/>
    <w:rsid w:val="00CF2E6B"/>
    <w:rsid w:val="00CF6060"/>
    <w:rsid w:val="00D0097D"/>
    <w:rsid w:val="00D01158"/>
    <w:rsid w:val="00D0182C"/>
    <w:rsid w:val="00D028B6"/>
    <w:rsid w:val="00D04476"/>
    <w:rsid w:val="00D04B7F"/>
    <w:rsid w:val="00D05E06"/>
    <w:rsid w:val="00D05E3F"/>
    <w:rsid w:val="00D10175"/>
    <w:rsid w:val="00D10502"/>
    <w:rsid w:val="00D10A50"/>
    <w:rsid w:val="00D10D0E"/>
    <w:rsid w:val="00D120AE"/>
    <w:rsid w:val="00D1268D"/>
    <w:rsid w:val="00D12B22"/>
    <w:rsid w:val="00D133DF"/>
    <w:rsid w:val="00D135C6"/>
    <w:rsid w:val="00D14C1A"/>
    <w:rsid w:val="00D20389"/>
    <w:rsid w:val="00D20792"/>
    <w:rsid w:val="00D2098B"/>
    <w:rsid w:val="00D20C15"/>
    <w:rsid w:val="00D225F8"/>
    <w:rsid w:val="00D23B8F"/>
    <w:rsid w:val="00D24258"/>
    <w:rsid w:val="00D24AEB"/>
    <w:rsid w:val="00D25E21"/>
    <w:rsid w:val="00D300C0"/>
    <w:rsid w:val="00D304CC"/>
    <w:rsid w:val="00D33282"/>
    <w:rsid w:val="00D336FB"/>
    <w:rsid w:val="00D33F39"/>
    <w:rsid w:val="00D33F61"/>
    <w:rsid w:val="00D34FED"/>
    <w:rsid w:val="00D35295"/>
    <w:rsid w:val="00D3535A"/>
    <w:rsid w:val="00D3549E"/>
    <w:rsid w:val="00D35570"/>
    <w:rsid w:val="00D36172"/>
    <w:rsid w:val="00D363AB"/>
    <w:rsid w:val="00D36E5D"/>
    <w:rsid w:val="00D400B8"/>
    <w:rsid w:val="00D40215"/>
    <w:rsid w:val="00D40FCB"/>
    <w:rsid w:val="00D446AC"/>
    <w:rsid w:val="00D4564F"/>
    <w:rsid w:val="00D4722F"/>
    <w:rsid w:val="00D5164F"/>
    <w:rsid w:val="00D51FA0"/>
    <w:rsid w:val="00D51FDD"/>
    <w:rsid w:val="00D52F7A"/>
    <w:rsid w:val="00D53616"/>
    <w:rsid w:val="00D53C44"/>
    <w:rsid w:val="00D54188"/>
    <w:rsid w:val="00D563AE"/>
    <w:rsid w:val="00D60275"/>
    <w:rsid w:val="00D62C6C"/>
    <w:rsid w:val="00D62F60"/>
    <w:rsid w:val="00D6582E"/>
    <w:rsid w:val="00D67212"/>
    <w:rsid w:val="00D673D8"/>
    <w:rsid w:val="00D674D4"/>
    <w:rsid w:val="00D70D0D"/>
    <w:rsid w:val="00D715E1"/>
    <w:rsid w:val="00D7295F"/>
    <w:rsid w:val="00D7388A"/>
    <w:rsid w:val="00D73D7B"/>
    <w:rsid w:val="00D73FB9"/>
    <w:rsid w:val="00D751D4"/>
    <w:rsid w:val="00D760A0"/>
    <w:rsid w:val="00D806CE"/>
    <w:rsid w:val="00D82EDA"/>
    <w:rsid w:val="00D8314B"/>
    <w:rsid w:val="00D84E7C"/>
    <w:rsid w:val="00D84F05"/>
    <w:rsid w:val="00D85F12"/>
    <w:rsid w:val="00D862C5"/>
    <w:rsid w:val="00D87136"/>
    <w:rsid w:val="00D8760F"/>
    <w:rsid w:val="00D87CC2"/>
    <w:rsid w:val="00D926BE"/>
    <w:rsid w:val="00D93FEC"/>
    <w:rsid w:val="00D94192"/>
    <w:rsid w:val="00D944C8"/>
    <w:rsid w:val="00D94509"/>
    <w:rsid w:val="00D94BFE"/>
    <w:rsid w:val="00D956EE"/>
    <w:rsid w:val="00D95C0A"/>
    <w:rsid w:val="00DA0610"/>
    <w:rsid w:val="00DA17D0"/>
    <w:rsid w:val="00DA1D22"/>
    <w:rsid w:val="00DA2D2A"/>
    <w:rsid w:val="00DA38BD"/>
    <w:rsid w:val="00DA4391"/>
    <w:rsid w:val="00DA4392"/>
    <w:rsid w:val="00DA57F1"/>
    <w:rsid w:val="00DB04F6"/>
    <w:rsid w:val="00DB0993"/>
    <w:rsid w:val="00DB2768"/>
    <w:rsid w:val="00DB3B25"/>
    <w:rsid w:val="00DC1C3D"/>
    <w:rsid w:val="00DC36F2"/>
    <w:rsid w:val="00DC3EC7"/>
    <w:rsid w:val="00DC46D8"/>
    <w:rsid w:val="00DC47F6"/>
    <w:rsid w:val="00DC59CF"/>
    <w:rsid w:val="00DC782F"/>
    <w:rsid w:val="00DD14FF"/>
    <w:rsid w:val="00DD1A08"/>
    <w:rsid w:val="00DD22DB"/>
    <w:rsid w:val="00DD2EEB"/>
    <w:rsid w:val="00DD32F9"/>
    <w:rsid w:val="00DD4626"/>
    <w:rsid w:val="00DD4891"/>
    <w:rsid w:val="00DD5530"/>
    <w:rsid w:val="00DD5A81"/>
    <w:rsid w:val="00DD62DB"/>
    <w:rsid w:val="00DD64FF"/>
    <w:rsid w:val="00DD74D9"/>
    <w:rsid w:val="00DE04DD"/>
    <w:rsid w:val="00DE081E"/>
    <w:rsid w:val="00DE12DD"/>
    <w:rsid w:val="00DE16C3"/>
    <w:rsid w:val="00DE2D3A"/>
    <w:rsid w:val="00DE3583"/>
    <w:rsid w:val="00DE37C6"/>
    <w:rsid w:val="00DE48F5"/>
    <w:rsid w:val="00DE4AD9"/>
    <w:rsid w:val="00DE554D"/>
    <w:rsid w:val="00DE5CB4"/>
    <w:rsid w:val="00DE6F6E"/>
    <w:rsid w:val="00DE722F"/>
    <w:rsid w:val="00DE7FF0"/>
    <w:rsid w:val="00DF2ED4"/>
    <w:rsid w:val="00DF4F57"/>
    <w:rsid w:val="00DF5F23"/>
    <w:rsid w:val="00E007F9"/>
    <w:rsid w:val="00E01677"/>
    <w:rsid w:val="00E020FA"/>
    <w:rsid w:val="00E02586"/>
    <w:rsid w:val="00E02DAF"/>
    <w:rsid w:val="00E03509"/>
    <w:rsid w:val="00E10229"/>
    <w:rsid w:val="00E10FF7"/>
    <w:rsid w:val="00E11BB7"/>
    <w:rsid w:val="00E11C49"/>
    <w:rsid w:val="00E11CB7"/>
    <w:rsid w:val="00E120D1"/>
    <w:rsid w:val="00E13080"/>
    <w:rsid w:val="00E14952"/>
    <w:rsid w:val="00E16FB8"/>
    <w:rsid w:val="00E17AD4"/>
    <w:rsid w:val="00E203C6"/>
    <w:rsid w:val="00E20662"/>
    <w:rsid w:val="00E23DAE"/>
    <w:rsid w:val="00E24D7B"/>
    <w:rsid w:val="00E25755"/>
    <w:rsid w:val="00E30B81"/>
    <w:rsid w:val="00E31786"/>
    <w:rsid w:val="00E33628"/>
    <w:rsid w:val="00E3379C"/>
    <w:rsid w:val="00E343B6"/>
    <w:rsid w:val="00E3562B"/>
    <w:rsid w:val="00E36ADF"/>
    <w:rsid w:val="00E37288"/>
    <w:rsid w:val="00E37328"/>
    <w:rsid w:val="00E37A11"/>
    <w:rsid w:val="00E404E1"/>
    <w:rsid w:val="00E40719"/>
    <w:rsid w:val="00E40FC5"/>
    <w:rsid w:val="00E4169E"/>
    <w:rsid w:val="00E41F71"/>
    <w:rsid w:val="00E44D9D"/>
    <w:rsid w:val="00E462B5"/>
    <w:rsid w:val="00E467CB"/>
    <w:rsid w:val="00E520C8"/>
    <w:rsid w:val="00E546B5"/>
    <w:rsid w:val="00E609DB"/>
    <w:rsid w:val="00E6162B"/>
    <w:rsid w:val="00E617D2"/>
    <w:rsid w:val="00E62680"/>
    <w:rsid w:val="00E63980"/>
    <w:rsid w:val="00E64010"/>
    <w:rsid w:val="00E642EE"/>
    <w:rsid w:val="00E64420"/>
    <w:rsid w:val="00E64507"/>
    <w:rsid w:val="00E64BEC"/>
    <w:rsid w:val="00E71145"/>
    <w:rsid w:val="00E72217"/>
    <w:rsid w:val="00E73D98"/>
    <w:rsid w:val="00E7473B"/>
    <w:rsid w:val="00E74B62"/>
    <w:rsid w:val="00E74C80"/>
    <w:rsid w:val="00E74D79"/>
    <w:rsid w:val="00E74F83"/>
    <w:rsid w:val="00E75BD1"/>
    <w:rsid w:val="00E76911"/>
    <w:rsid w:val="00E80E58"/>
    <w:rsid w:val="00E826C9"/>
    <w:rsid w:val="00E82D6B"/>
    <w:rsid w:val="00E83474"/>
    <w:rsid w:val="00E83671"/>
    <w:rsid w:val="00E842C4"/>
    <w:rsid w:val="00E846C5"/>
    <w:rsid w:val="00E854E8"/>
    <w:rsid w:val="00E855F0"/>
    <w:rsid w:val="00E8604F"/>
    <w:rsid w:val="00E90258"/>
    <w:rsid w:val="00E916FB"/>
    <w:rsid w:val="00E91AE6"/>
    <w:rsid w:val="00E91DD0"/>
    <w:rsid w:val="00E91E65"/>
    <w:rsid w:val="00E932D1"/>
    <w:rsid w:val="00E933B2"/>
    <w:rsid w:val="00E94818"/>
    <w:rsid w:val="00E94FBE"/>
    <w:rsid w:val="00E95751"/>
    <w:rsid w:val="00E95BBF"/>
    <w:rsid w:val="00E95D28"/>
    <w:rsid w:val="00E96294"/>
    <w:rsid w:val="00E96850"/>
    <w:rsid w:val="00E97F43"/>
    <w:rsid w:val="00EA021D"/>
    <w:rsid w:val="00EA3457"/>
    <w:rsid w:val="00EA3BD0"/>
    <w:rsid w:val="00EA4CE0"/>
    <w:rsid w:val="00EA5E50"/>
    <w:rsid w:val="00EA5E8B"/>
    <w:rsid w:val="00EA7BEE"/>
    <w:rsid w:val="00EB0B50"/>
    <w:rsid w:val="00EB12B4"/>
    <w:rsid w:val="00EB1F69"/>
    <w:rsid w:val="00EB30CD"/>
    <w:rsid w:val="00EB4CCB"/>
    <w:rsid w:val="00EB53E4"/>
    <w:rsid w:val="00EB6C21"/>
    <w:rsid w:val="00EB744F"/>
    <w:rsid w:val="00EB7C95"/>
    <w:rsid w:val="00EC14F5"/>
    <w:rsid w:val="00EC18FF"/>
    <w:rsid w:val="00EC2251"/>
    <w:rsid w:val="00EC33CB"/>
    <w:rsid w:val="00EC4303"/>
    <w:rsid w:val="00EC446E"/>
    <w:rsid w:val="00EC48A8"/>
    <w:rsid w:val="00EC5320"/>
    <w:rsid w:val="00EC70FB"/>
    <w:rsid w:val="00ED2476"/>
    <w:rsid w:val="00ED3624"/>
    <w:rsid w:val="00ED36B2"/>
    <w:rsid w:val="00ED41E7"/>
    <w:rsid w:val="00ED58EE"/>
    <w:rsid w:val="00EE1833"/>
    <w:rsid w:val="00EE1ACE"/>
    <w:rsid w:val="00EE4761"/>
    <w:rsid w:val="00EE4ABB"/>
    <w:rsid w:val="00EE7DAA"/>
    <w:rsid w:val="00EF1805"/>
    <w:rsid w:val="00EF2CDE"/>
    <w:rsid w:val="00EF2EDA"/>
    <w:rsid w:val="00EF57BF"/>
    <w:rsid w:val="00EF65A3"/>
    <w:rsid w:val="00EF6640"/>
    <w:rsid w:val="00EF66CA"/>
    <w:rsid w:val="00EF6A43"/>
    <w:rsid w:val="00EF6DCF"/>
    <w:rsid w:val="00EF7439"/>
    <w:rsid w:val="00F01F38"/>
    <w:rsid w:val="00F02EDA"/>
    <w:rsid w:val="00F042E2"/>
    <w:rsid w:val="00F05785"/>
    <w:rsid w:val="00F05E83"/>
    <w:rsid w:val="00F06190"/>
    <w:rsid w:val="00F06332"/>
    <w:rsid w:val="00F06A59"/>
    <w:rsid w:val="00F072DE"/>
    <w:rsid w:val="00F1137C"/>
    <w:rsid w:val="00F1323E"/>
    <w:rsid w:val="00F13FF3"/>
    <w:rsid w:val="00F14D30"/>
    <w:rsid w:val="00F1552A"/>
    <w:rsid w:val="00F1662C"/>
    <w:rsid w:val="00F236E3"/>
    <w:rsid w:val="00F24A2D"/>
    <w:rsid w:val="00F251AF"/>
    <w:rsid w:val="00F26662"/>
    <w:rsid w:val="00F2750A"/>
    <w:rsid w:val="00F30BE1"/>
    <w:rsid w:val="00F30D7E"/>
    <w:rsid w:val="00F318E5"/>
    <w:rsid w:val="00F3398B"/>
    <w:rsid w:val="00F33B61"/>
    <w:rsid w:val="00F346D5"/>
    <w:rsid w:val="00F36FFE"/>
    <w:rsid w:val="00F443E6"/>
    <w:rsid w:val="00F4613D"/>
    <w:rsid w:val="00F46DEF"/>
    <w:rsid w:val="00F47202"/>
    <w:rsid w:val="00F50254"/>
    <w:rsid w:val="00F509CA"/>
    <w:rsid w:val="00F5136D"/>
    <w:rsid w:val="00F53C28"/>
    <w:rsid w:val="00F54900"/>
    <w:rsid w:val="00F54CE8"/>
    <w:rsid w:val="00F55D85"/>
    <w:rsid w:val="00F55E1B"/>
    <w:rsid w:val="00F57063"/>
    <w:rsid w:val="00F57DC9"/>
    <w:rsid w:val="00F60F9E"/>
    <w:rsid w:val="00F6110F"/>
    <w:rsid w:val="00F6214F"/>
    <w:rsid w:val="00F63998"/>
    <w:rsid w:val="00F63A62"/>
    <w:rsid w:val="00F6413D"/>
    <w:rsid w:val="00F64287"/>
    <w:rsid w:val="00F651EC"/>
    <w:rsid w:val="00F652B2"/>
    <w:rsid w:val="00F6567A"/>
    <w:rsid w:val="00F6674C"/>
    <w:rsid w:val="00F66902"/>
    <w:rsid w:val="00F67100"/>
    <w:rsid w:val="00F70C28"/>
    <w:rsid w:val="00F72024"/>
    <w:rsid w:val="00F72524"/>
    <w:rsid w:val="00F748C7"/>
    <w:rsid w:val="00F76468"/>
    <w:rsid w:val="00F765CA"/>
    <w:rsid w:val="00F76ECB"/>
    <w:rsid w:val="00F77B8C"/>
    <w:rsid w:val="00F811C9"/>
    <w:rsid w:val="00F81439"/>
    <w:rsid w:val="00F81648"/>
    <w:rsid w:val="00F8614C"/>
    <w:rsid w:val="00F86C21"/>
    <w:rsid w:val="00F8746E"/>
    <w:rsid w:val="00F9116D"/>
    <w:rsid w:val="00F91DA5"/>
    <w:rsid w:val="00F920E7"/>
    <w:rsid w:val="00F937F7"/>
    <w:rsid w:val="00F94AAF"/>
    <w:rsid w:val="00F95685"/>
    <w:rsid w:val="00F96D00"/>
    <w:rsid w:val="00F9718A"/>
    <w:rsid w:val="00FA0AAD"/>
    <w:rsid w:val="00FA162F"/>
    <w:rsid w:val="00FA2307"/>
    <w:rsid w:val="00FA3639"/>
    <w:rsid w:val="00FA3C7E"/>
    <w:rsid w:val="00FA4F69"/>
    <w:rsid w:val="00FA5C9A"/>
    <w:rsid w:val="00FA7B8C"/>
    <w:rsid w:val="00FB23C6"/>
    <w:rsid w:val="00FB355C"/>
    <w:rsid w:val="00FB3A1F"/>
    <w:rsid w:val="00FB3A31"/>
    <w:rsid w:val="00FB6156"/>
    <w:rsid w:val="00FB6E99"/>
    <w:rsid w:val="00FB7F0A"/>
    <w:rsid w:val="00FC2113"/>
    <w:rsid w:val="00FC39D8"/>
    <w:rsid w:val="00FC4748"/>
    <w:rsid w:val="00FC474B"/>
    <w:rsid w:val="00FC4AEF"/>
    <w:rsid w:val="00FC4E25"/>
    <w:rsid w:val="00FC5555"/>
    <w:rsid w:val="00FC5BEC"/>
    <w:rsid w:val="00FC6103"/>
    <w:rsid w:val="00FC632E"/>
    <w:rsid w:val="00FC7D84"/>
    <w:rsid w:val="00FD2A47"/>
    <w:rsid w:val="00FD3E8A"/>
    <w:rsid w:val="00FD5A60"/>
    <w:rsid w:val="00FD5E04"/>
    <w:rsid w:val="00FD6090"/>
    <w:rsid w:val="00FD624A"/>
    <w:rsid w:val="00FD6B05"/>
    <w:rsid w:val="00FE1719"/>
    <w:rsid w:val="00FE1A15"/>
    <w:rsid w:val="00FE264C"/>
    <w:rsid w:val="00FE266E"/>
    <w:rsid w:val="00FE371B"/>
    <w:rsid w:val="00FE3BF5"/>
    <w:rsid w:val="00FE5212"/>
    <w:rsid w:val="00FE5E10"/>
    <w:rsid w:val="00FE6A7A"/>
    <w:rsid w:val="00FF06D5"/>
    <w:rsid w:val="00FF07CF"/>
    <w:rsid w:val="00FF0C3C"/>
    <w:rsid w:val="00FF2800"/>
    <w:rsid w:val="00FF499A"/>
    <w:rsid w:val="00FF5645"/>
    <w:rsid w:val="00FF7E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>
      <v:stroke endarrow="block" weight="1.5pt"/>
      <o:colormru v:ext="edit" colors="#1c1c1c,#292929"/>
    </o:shapedefaults>
    <o:shapelayout v:ext="edit">
      <o:idmap v:ext="edit" data="2"/>
    </o:shapelayout>
  </w:shapeDefaults>
  <w:decimalSymbol w:val="."/>
  <w:listSeparator w:val=";"/>
  <w14:docId w14:val="3B280F98"/>
  <w15:docId w15:val="{33883BE9-3A0B-4099-A3B4-01C83F6619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" w:eastAsia="Times New Roman" w:hAnsi="Times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iPriority="9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Bullet" w:uiPriority="99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99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7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</w:rPr>
  </w:style>
  <w:style w:type="paragraph" w:styleId="Heading1">
    <w:name w:val="heading 1"/>
    <w:basedOn w:val="Normal"/>
    <w:next w:val="Normal"/>
    <w:link w:val="Heading1Char"/>
    <w:qFormat/>
    <w:pPr>
      <w:keepNext/>
      <w:tabs>
        <w:tab w:val="left" w:pos="2790"/>
      </w:tabs>
      <w:jc w:val="both"/>
      <w:outlineLvl w:val="0"/>
    </w:pPr>
    <w:rPr>
      <w:rFonts w:ascii="Times New Roman" w:hAnsi="Times New Roman"/>
      <w:b/>
      <w:smallCaps/>
    </w:rPr>
  </w:style>
  <w:style w:type="paragraph" w:styleId="Heading2">
    <w:name w:val="heading 2"/>
    <w:basedOn w:val="Normal"/>
    <w:next w:val="Normal"/>
    <w:link w:val="Heading2Char"/>
    <w:qFormat/>
    <w:pPr>
      <w:keepNext/>
      <w:jc w:val="both"/>
      <w:outlineLvl w:val="1"/>
    </w:pPr>
    <w:rPr>
      <w:rFonts w:ascii="Times New Roman" w:eastAsia="Times" w:hAnsi="Times New Roman"/>
      <w:b/>
    </w:rPr>
  </w:style>
  <w:style w:type="paragraph" w:styleId="Heading3">
    <w:name w:val="heading 3"/>
    <w:basedOn w:val="Normal"/>
    <w:next w:val="Normal"/>
    <w:link w:val="Heading3Char"/>
    <w:qFormat/>
    <w:rsid w:val="009D31B2"/>
    <w:pPr>
      <w:keepNext/>
      <w:spacing w:before="180" w:after="120" w:line="276" w:lineRule="auto"/>
      <w:outlineLvl w:val="2"/>
    </w:pPr>
    <w:rPr>
      <w:rFonts w:ascii="Arial" w:eastAsiaTheme="minorHAnsi" w:hAnsi="Arial" w:cs="Arial"/>
      <w:b/>
      <w:bCs/>
      <w:sz w:val="22"/>
      <w:szCs w:val="26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D31B2"/>
    <w:pPr>
      <w:keepNext/>
      <w:keepLines/>
      <w:spacing w:before="200" w:line="276" w:lineRule="auto"/>
      <w:outlineLvl w:val="4"/>
    </w:pPr>
    <w:rPr>
      <w:rFonts w:asciiTheme="majorHAnsi" w:eastAsiaTheme="majorEastAsia" w:hAnsiTheme="majorHAnsi" w:cstheme="majorBidi"/>
      <w:color w:val="243F60" w:themeColor="accent1" w:themeShade="7F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</w:style>
  <w:style w:type="character" w:styleId="Hyperlink">
    <w:name w:val="Hyperlink"/>
    <w:basedOn w:val="DefaultParagraphFont"/>
    <w:rsid w:val="009C3F5F"/>
    <w:rPr>
      <w:color w:val="0000FF"/>
      <w:u w:val="single"/>
    </w:rPr>
  </w:style>
  <w:style w:type="paragraph" w:styleId="BalloonText">
    <w:name w:val="Balloon Text"/>
    <w:basedOn w:val="Normal"/>
    <w:link w:val="BalloonTextChar"/>
    <w:rsid w:val="005C47E4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rsid w:val="00FD609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rsid w:val="009D31B2"/>
    <w:rPr>
      <w:rFonts w:ascii="Arial" w:eastAsiaTheme="minorHAnsi" w:hAnsi="Arial" w:cs="Arial"/>
      <w:b/>
      <w:bCs/>
      <w:sz w:val="22"/>
      <w:szCs w:val="26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D31B2"/>
    <w:rPr>
      <w:rFonts w:asciiTheme="majorHAnsi" w:eastAsiaTheme="majorEastAsia" w:hAnsiTheme="majorHAnsi" w:cstheme="majorBidi"/>
      <w:color w:val="243F60" w:themeColor="accent1" w:themeShade="7F"/>
      <w:sz w:val="22"/>
      <w:szCs w:val="22"/>
    </w:rPr>
  </w:style>
  <w:style w:type="character" w:customStyle="1" w:styleId="Heading1Char">
    <w:name w:val="Heading 1 Char"/>
    <w:basedOn w:val="DefaultParagraphFont"/>
    <w:link w:val="Heading1"/>
    <w:rsid w:val="009D31B2"/>
    <w:rPr>
      <w:rFonts w:ascii="Times New Roman" w:hAnsi="Times New Roman"/>
      <w:b/>
      <w:smallCaps/>
      <w:sz w:val="24"/>
    </w:rPr>
  </w:style>
  <w:style w:type="character" w:customStyle="1" w:styleId="Heading2Char">
    <w:name w:val="Heading 2 Char"/>
    <w:basedOn w:val="DefaultParagraphFont"/>
    <w:link w:val="Heading2"/>
    <w:rsid w:val="009D31B2"/>
    <w:rPr>
      <w:rFonts w:ascii="Times New Roman" w:eastAsia="Times" w:hAnsi="Times New Roman"/>
      <w:b/>
      <w:sz w:val="24"/>
    </w:rPr>
  </w:style>
  <w:style w:type="paragraph" w:styleId="NoSpacing">
    <w:name w:val="No Spacing"/>
    <w:uiPriority w:val="1"/>
    <w:qFormat/>
    <w:rsid w:val="009D31B2"/>
    <w:rPr>
      <w:rFonts w:asciiTheme="minorHAnsi" w:eastAsiaTheme="minorHAnsi" w:hAnsiTheme="minorHAnsi" w:cstheme="minorBidi"/>
      <w:sz w:val="22"/>
      <w:szCs w:val="22"/>
    </w:rPr>
  </w:style>
  <w:style w:type="character" w:styleId="LineNumber">
    <w:name w:val="line number"/>
    <w:basedOn w:val="DefaultParagraphFont"/>
    <w:unhideWhenUsed/>
    <w:rsid w:val="009D31B2"/>
  </w:style>
  <w:style w:type="character" w:customStyle="1" w:styleId="HeaderChar">
    <w:name w:val="Header Char"/>
    <w:basedOn w:val="DefaultParagraphFont"/>
    <w:link w:val="Header"/>
    <w:rsid w:val="009D31B2"/>
    <w:rPr>
      <w:sz w:val="24"/>
    </w:rPr>
  </w:style>
  <w:style w:type="character" w:customStyle="1" w:styleId="FooterChar">
    <w:name w:val="Footer Char"/>
    <w:basedOn w:val="DefaultParagraphFont"/>
    <w:link w:val="Footer"/>
    <w:uiPriority w:val="99"/>
    <w:rsid w:val="009D31B2"/>
    <w:rPr>
      <w:sz w:val="24"/>
    </w:rPr>
  </w:style>
  <w:style w:type="paragraph" w:customStyle="1" w:styleId="Runninghead-left">
    <w:name w:val="Running head - left"/>
    <w:basedOn w:val="Normal"/>
    <w:rsid w:val="009D31B2"/>
    <w:pPr>
      <w:tabs>
        <w:tab w:val="left" w:pos="680"/>
        <w:tab w:val="right" w:pos="6237"/>
        <w:tab w:val="right" w:pos="6917"/>
      </w:tabs>
      <w:spacing w:after="120" w:line="200" w:lineRule="exact"/>
    </w:pPr>
    <w:rPr>
      <w:rFonts w:asciiTheme="minorHAnsi" w:eastAsiaTheme="minorHAnsi" w:hAnsiTheme="minorHAnsi" w:cstheme="minorBidi"/>
      <w:sz w:val="17"/>
      <w:szCs w:val="22"/>
    </w:rPr>
  </w:style>
  <w:style w:type="paragraph" w:customStyle="1" w:styleId="Runninghead-right">
    <w:name w:val="Running head - right"/>
    <w:basedOn w:val="Runninghead-left"/>
    <w:rsid w:val="009D31B2"/>
    <w:pPr>
      <w:jc w:val="right"/>
    </w:pPr>
  </w:style>
  <w:style w:type="paragraph" w:customStyle="1" w:styleId="author">
    <w:name w:val="author"/>
    <w:basedOn w:val="Normal"/>
    <w:next w:val="Normal"/>
    <w:rsid w:val="009D31B2"/>
    <w:pPr>
      <w:suppressAutoHyphens/>
      <w:spacing w:before="480" w:after="220" w:line="276" w:lineRule="auto"/>
    </w:pPr>
    <w:rPr>
      <w:rFonts w:asciiTheme="minorHAnsi" w:eastAsiaTheme="minorHAnsi" w:hAnsiTheme="minorHAnsi" w:cstheme="minorBidi"/>
      <w:b/>
      <w:sz w:val="22"/>
      <w:szCs w:val="22"/>
    </w:rPr>
  </w:style>
  <w:style w:type="paragraph" w:customStyle="1" w:styleId="table">
    <w:name w:val="table"/>
    <w:basedOn w:val="Normal"/>
    <w:rsid w:val="009D31B2"/>
    <w:pPr>
      <w:spacing w:before="60" w:after="200" w:line="200" w:lineRule="atLeast"/>
    </w:pPr>
    <w:rPr>
      <w:rFonts w:asciiTheme="minorHAnsi" w:eastAsiaTheme="minorHAnsi" w:hAnsiTheme="minorHAnsi" w:cstheme="minorBidi"/>
      <w:sz w:val="17"/>
      <w:szCs w:val="18"/>
    </w:rPr>
  </w:style>
  <w:style w:type="paragraph" w:customStyle="1" w:styleId="equation">
    <w:name w:val="equation"/>
    <w:basedOn w:val="Normal"/>
    <w:next w:val="Normal"/>
    <w:rsid w:val="009D31B2"/>
    <w:pPr>
      <w:tabs>
        <w:tab w:val="center" w:pos="3204"/>
        <w:tab w:val="right" w:pos="6634"/>
      </w:tabs>
      <w:spacing w:before="240" w:after="240" w:line="276" w:lineRule="auto"/>
    </w:pPr>
    <w:rPr>
      <w:rFonts w:asciiTheme="minorHAnsi" w:eastAsiaTheme="minorHAnsi" w:hAnsiTheme="minorHAnsi" w:cstheme="minorBidi"/>
      <w:sz w:val="22"/>
      <w:szCs w:val="22"/>
    </w:rPr>
  </w:style>
  <w:style w:type="paragraph" w:customStyle="1" w:styleId="figlegend">
    <w:name w:val="figlegend"/>
    <w:basedOn w:val="Normal"/>
    <w:next w:val="Normal"/>
    <w:rsid w:val="009D31B2"/>
    <w:pPr>
      <w:keepLines/>
      <w:spacing w:before="120" w:after="240" w:line="200" w:lineRule="atLeast"/>
    </w:pPr>
    <w:rPr>
      <w:rFonts w:asciiTheme="minorHAnsi" w:eastAsiaTheme="minorHAnsi" w:hAnsiTheme="minorHAnsi" w:cstheme="minorBidi"/>
      <w:sz w:val="17"/>
      <w:szCs w:val="22"/>
    </w:rPr>
  </w:style>
  <w:style w:type="paragraph" w:customStyle="1" w:styleId="FunotentextFootnote">
    <w:name w:val="Fußnotentext.Footnote"/>
    <w:basedOn w:val="p1a"/>
    <w:rsid w:val="009D31B2"/>
    <w:pPr>
      <w:tabs>
        <w:tab w:val="left" w:pos="170"/>
      </w:tabs>
      <w:spacing w:after="40" w:line="200" w:lineRule="atLeast"/>
    </w:pPr>
    <w:rPr>
      <w:sz w:val="17"/>
    </w:rPr>
  </w:style>
  <w:style w:type="paragraph" w:customStyle="1" w:styleId="p1a">
    <w:name w:val="p1a"/>
    <w:basedOn w:val="Normal"/>
    <w:next w:val="Normal"/>
    <w:rsid w:val="009D31B2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</w:rPr>
  </w:style>
  <w:style w:type="paragraph" w:customStyle="1" w:styleId="heading10">
    <w:name w:val="heading1"/>
    <w:basedOn w:val="Normal"/>
    <w:next w:val="p1a"/>
    <w:rsid w:val="009D31B2"/>
    <w:pPr>
      <w:keepNext/>
      <w:keepLines/>
      <w:tabs>
        <w:tab w:val="left" w:pos="454"/>
      </w:tabs>
      <w:suppressAutoHyphens/>
      <w:spacing w:before="600" w:after="320" w:line="276" w:lineRule="auto"/>
    </w:pPr>
    <w:rPr>
      <w:rFonts w:asciiTheme="minorHAnsi" w:eastAsiaTheme="minorHAnsi" w:hAnsiTheme="minorHAnsi" w:cstheme="minorBidi"/>
      <w:b/>
      <w:sz w:val="22"/>
      <w:szCs w:val="22"/>
    </w:rPr>
  </w:style>
  <w:style w:type="paragraph" w:customStyle="1" w:styleId="heading20">
    <w:name w:val="heading2"/>
    <w:basedOn w:val="heading10"/>
    <w:next w:val="p1a"/>
    <w:rsid w:val="009D31B2"/>
    <w:pPr>
      <w:tabs>
        <w:tab w:val="left" w:pos="510"/>
      </w:tabs>
    </w:pPr>
    <w:rPr>
      <w:i/>
    </w:rPr>
  </w:style>
  <w:style w:type="paragraph" w:customStyle="1" w:styleId="heading30">
    <w:name w:val="heading3"/>
    <w:basedOn w:val="p1a"/>
    <w:next w:val="p1a"/>
    <w:rsid w:val="009D31B2"/>
    <w:pPr>
      <w:tabs>
        <w:tab w:val="left" w:pos="284"/>
      </w:tabs>
      <w:suppressAutoHyphens/>
      <w:spacing w:before="480" w:after="240"/>
    </w:pPr>
    <w:rPr>
      <w:b/>
    </w:rPr>
  </w:style>
  <w:style w:type="paragraph" w:customStyle="1" w:styleId="Subitem">
    <w:name w:val="Subitem"/>
    <w:rsid w:val="009D31B2"/>
    <w:pPr>
      <w:numPr>
        <w:numId w:val="12"/>
      </w:numPr>
      <w:spacing w:after="120" w:line="240" w:lineRule="atLeast"/>
      <w:contextualSpacing/>
      <w:jc w:val="both"/>
    </w:pPr>
    <w:rPr>
      <w:lang w:eastAsia="de-DE"/>
    </w:rPr>
  </w:style>
  <w:style w:type="paragraph" w:customStyle="1" w:styleId="NumberedItem">
    <w:name w:val="Numbered Item"/>
    <w:basedOn w:val="BulletItem"/>
    <w:rsid w:val="009D31B2"/>
  </w:style>
  <w:style w:type="paragraph" w:customStyle="1" w:styleId="BulletItem">
    <w:name w:val="Bullet Item"/>
    <w:basedOn w:val="Normal"/>
    <w:rsid w:val="009D31B2"/>
    <w:pPr>
      <w:tabs>
        <w:tab w:val="num" w:pos="238"/>
      </w:tabs>
      <w:spacing w:before="120" w:after="120" w:line="276" w:lineRule="auto"/>
      <w:ind w:left="238" w:hanging="238"/>
      <w:contextualSpacing/>
    </w:pPr>
    <w:rPr>
      <w:rFonts w:asciiTheme="minorHAnsi" w:eastAsiaTheme="minorHAnsi" w:hAnsiTheme="minorHAnsi" w:cstheme="minorBidi"/>
      <w:sz w:val="22"/>
      <w:szCs w:val="22"/>
    </w:rPr>
  </w:style>
  <w:style w:type="paragraph" w:customStyle="1" w:styleId="petit">
    <w:name w:val="petit"/>
    <w:basedOn w:val="Normal"/>
    <w:rsid w:val="009D31B2"/>
    <w:pPr>
      <w:spacing w:before="120" w:after="120" w:line="200" w:lineRule="atLeast"/>
    </w:pPr>
    <w:rPr>
      <w:rFonts w:asciiTheme="minorHAnsi" w:eastAsiaTheme="minorHAnsi" w:hAnsiTheme="minorHAnsi" w:cstheme="minorBidi"/>
      <w:sz w:val="17"/>
      <w:szCs w:val="22"/>
    </w:rPr>
  </w:style>
  <w:style w:type="paragraph" w:customStyle="1" w:styleId="reference">
    <w:name w:val="reference"/>
    <w:basedOn w:val="Normal"/>
    <w:rsid w:val="009D31B2"/>
    <w:pPr>
      <w:tabs>
        <w:tab w:val="left" w:pos="340"/>
      </w:tabs>
      <w:spacing w:after="200" w:line="200" w:lineRule="atLeast"/>
      <w:ind w:left="238" w:hanging="238"/>
    </w:pPr>
    <w:rPr>
      <w:rFonts w:asciiTheme="minorHAnsi" w:eastAsiaTheme="minorHAnsi" w:hAnsiTheme="minorHAnsi" w:cstheme="minorBidi"/>
      <w:sz w:val="18"/>
      <w:szCs w:val="22"/>
    </w:rPr>
  </w:style>
  <w:style w:type="paragraph" w:customStyle="1" w:styleId="Important">
    <w:name w:val="Important"/>
    <w:basedOn w:val="p1a"/>
    <w:rsid w:val="009D31B2"/>
    <w:pPr>
      <w:shd w:val="clear" w:color="auto" w:fill="D9D9D9"/>
      <w:spacing w:before="240" w:after="240"/>
      <w:ind w:left="238" w:right="238"/>
      <w:contextualSpacing/>
    </w:pPr>
  </w:style>
  <w:style w:type="paragraph" w:customStyle="1" w:styleId="tablelegend">
    <w:name w:val="tablelegend"/>
    <w:basedOn w:val="Normal"/>
    <w:next w:val="Normal"/>
    <w:rsid w:val="009D31B2"/>
    <w:pPr>
      <w:keepNext/>
      <w:keepLines/>
      <w:spacing w:before="240" w:after="120" w:line="200" w:lineRule="atLeast"/>
    </w:pPr>
    <w:rPr>
      <w:rFonts w:asciiTheme="minorHAnsi" w:eastAsiaTheme="minorHAnsi" w:hAnsiTheme="minorHAnsi" w:cstheme="minorBidi"/>
      <w:sz w:val="17"/>
      <w:szCs w:val="22"/>
    </w:rPr>
  </w:style>
  <w:style w:type="paragraph" w:customStyle="1" w:styleId="tablenotes">
    <w:name w:val="tablenotes"/>
    <w:basedOn w:val="Normal"/>
    <w:next w:val="Normal"/>
    <w:rsid w:val="009D31B2"/>
    <w:pPr>
      <w:widowControl w:val="0"/>
      <w:spacing w:before="20" w:after="200" w:line="200" w:lineRule="atLeast"/>
    </w:pPr>
    <w:rPr>
      <w:rFonts w:asciiTheme="minorHAnsi" w:eastAsiaTheme="minorHAnsi" w:hAnsiTheme="minorHAnsi" w:cstheme="minorBidi"/>
      <w:sz w:val="17"/>
      <w:szCs w:val="22"/>
    </w:rPr>
  </w:style>
  <w:style w:type="paragraph" w:customStyle="1" w:styleId="Titel1">
    <w:name w:val="Titel1"/>
    <w:basedOn w:val="Normal"/>
    <w:next w:val="p1a"/>
    <w:rsid w:val="009D31B2"/>
    <w:pPr>
      <w:keepNext/>
      <w:keepLines/>
      <w:pageBreakBefore/>
      <w:tabs>
        <w:tab w:val="left" w:pos="284"/>
      </w:tabs>
      <w:suppressAutoHyphens/>
      <w:spacing w:after="200" w:line="360" w:lineRule="atLeast"/>
    </w:pPr>
    <w:rPr>
      <w:rFonts w:asciiTheme="minorHAnsi" w:eastAsiaTheme="minorHAnsi" w:hAnsiTheme="minorHAnsi" w:cstheme="minorBidi"/>
      <w:b/>
      <w:sz w:val="32"/>
      <w:szCs w:val="22"/>
    </w:rPr>
  </w:style>
  <w:style w:type="paragraph" w:styleId="TOC1">
    <w:name w:val="toc 1"/>
    <w:basedOn w:val="Normal"/>
    <w:next w:val="petit"/>
    <w:rsid w:val="009D31B2"/>
    <w:pPr>
      <w:tabs>
        <w:tab w:val="right" w:leader="dot" w:pos="6634"/>
      </w:tabs>
      <w:spacing w:before="240" w:after="200" w:line="276" w:lineRule="auto"/>
    </w:pPr>
    <w:rPr>
      <w:rFonts w:asciiTheme="minorHAnsi" w:eastAsiaTheme="minorHAnsi" w:hAnsiTheme="minorHAnsi" w:cstheme="minorBidi"/>
      <w:b/>
      <w:sz w:val="22"/>
      <w:szCs w:val="22"/>
    </w:rPr>
  </w:style>
  <w:style w:type="paragraph" w:styleId="Index1">
    <w:name w:val="index 1"/>
    <w:basedOn w:val="petit"/>
    <w:rsid w:val="009D31B2"/>
    <w:pPr>
      <w:spacing w:before="0" w:after="0"/>
      <w:ind w:left="720" w:hanging="720"/>
    </w:pPr>
    <w:rPr>
      <w:szCs w:val="21"/>
    </w:rPr>
  </w:style>
  <w:style w:type="paragraph" w:styleId="FootnoteText">
    <w:name w:val="footnote text"/>
    <w:basedOn w:val="Normal"/>
    <w:link w:val="FootnoteTextChar"/>
    <w:rsid w:val="009D31B2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FootnoteTextChar">
    <w:name w:val="Footnote Text Char"/>
    <w:basedOn w:val="DefaultParagraphFont"/>
    <w:link w:val="FootnoteText"/>
    <w:rsid w:val="009D31B2"/>
    <w:rPr>
      <w:rFonts w:asciiTheme="minorHAnsi" w:eastAsiaTheme="minorHAnsi" w:hAnsiTheme="minorHAnsi" w:cstheme="minorBidi"/>
      <w:sz w:val="22"/>
      <w:szCs w:val="22"/>
    </w:rPr>
  </w:style>
  <w:style w:type="paragraph" w:customStyle="1" w:styleId="heading4">
    <w:name w:val="heading4"/>
    <w:basedOn w:val="p1a"/>
    <w:next w:val="p1a"/>
    <w:rsid w:val="009D31B2"/>
    <w:pPr>
      <w:keepNext/>
      <w:suppressAutoHyphens/>
      <w:spacing w:before="480" w:after="240"/>
    </w:pPr>
  </w:style>
  <w:style w:type="paragraph" w:customStyle="1" w:styleId="heading50">
    <w:name w:val="heading5"/>
    <w:basedOn w:val="heading4"/>
    <w:next w:val="p1a"/>
    <w:rsid w:val="009D31B2"/>
    <w:pPr>
      <w:spacing w:before="360" w:after="120"/>
    </w:pPr>
    <w:rPr>
      <w:i/>
    </w:rPr>
  </w:style>
  <w:style w:type="paragraph" w:customStyle="1" w:styleId="Untertitel1">
    <w:name w:val="Untertitel1"/>
    <w:basedOn w:val="Titel1"/>
    <w:next w:val="author"/>
    <w:rsid w:val="009D31B2"/>
    <w:pPr>
      <w:pageBreakBefore w:val="0"/>
      <w:tabs>
        <w:tab w:val="clear" w:pos="284"/>
        <w:tab w:val="left" w:pos="567"/>
      </w:tabs>
      <w:spacing w:before="320" w:line="320" w:lineRule="atLeast"/>
    </w:pPr>
    <w:rPr>
      <w:rFonts w:cs="Arial"/>
      <w:sz w:val="28"/>
    </w:rPr>
  </w:style>
  <w:style w:type="paragraph" w:customStyle="1" w:styleId="Run-inHeading1">
    <w:name w:val="Run-in Heading 1"/>
    <w:basedOn w:val="p1a"/>
    <w:rsid w:val="009D31B2"/>
    <w:pPr>
      <w:spacing w:before="120"/>
    </w:pPr>
    <w:rPr>
      <w:b/>
    </w:rPr>
  </w:style>
  <w:style w:type="paragraph" w:customStyle="1" w:styleId="Run-inHeading2">
    <w:name w:val="Run-in Heading 2"/>
    <w:basedOn w:val="p1a"/>
    <w:rsid w:val="009D31B2"/>
    <w:pPr>
      <w:spacing w:before="120"/>
    </w:pPr>
    <w:rPr>
      <w:i/>
    </w:rPr>
  </w:style>
  <w:style w:type="paragraph" w:customStyle="1" w:styleId="affiliation">
    <w:name w:val="affiliation"/>
    <w:basedOn w:val="Normal"/>
    <w:next w:val="Normal"/>
    <w:rsid w:val="009D31B2"/>
    <w:pPr>
      <w:suppressAutoHyphens/>
      <w:spacing w:before="120" w:after="200" w:line="200" w:lineRule="atLeast"/>
      <w:ind w:left="238"/>
    </w:pPr>
    <w:rPr>
      <w:rFonts w:asciiTheme="minorHAnsi" w:eastAsiaTheme="minorHAnsi" w:hAnsiTheme="minorHAnsi" w:cstheme="minorBidi"/>
      <w:sz w:val="17"/>
      <w:szCs w:val="22"/>
    </w:rPr>
  </w:style>
  <w:style w:type="paragraph" w:customStyle="1" w:styleId="abstract">
    <w:name w:val="abstract"/>
    <w:basedOn w:val="Normal"/>
    <w:next w:val="Normal"/>
    <w:rsid w:val="009D31B2"/>
    <w:pPr>
      <w:spacing w:before="480" w:after="480" w:line="276" w:lineRule="auto"/>
    </w:pPr>
    <w:rPr>
      <w:rFonts w:asciiTheme="minorHAnsi" w:eastAsiaTheme="minorHAnsi" w:hAnsiTheme="minorHAnsi" w:cstheme="minorBidi"/>
      <w:sz w:val="22"/>
      <w:szCs w:val="22"/>
    </w:rPr>
  </w:style>
  <w:style w:type="paragraph" w:customStyle="1" w:styleId="quotation">
    <w:name w:val="quotation"/>
    <w:basedOn w:val="affiliation"/>
    <w:next w:val="Normal"/>
    <w:rsid w:val="009D31B2"/>
    <w:pPr>
      <w:spacing w:after="120"/>
      <w:ind w:right="238"/>
      <w:contextualSpacing/>
    </w:pPr>
  </w:style>
  <w:style w:type="paragraph" w:customStyle="1" w:styleId="acknowledgements">
    <w:name w:val="acknowledgements"/>
    <w:basedOn w:val="affiliation"/>
    <w:next w:val="Normal"/>
    <w:rsid w:val="009D31B2"/>
    <w:pPr>
      <w:suppressAutoHyphens w:val="0"/>
      <w:spacing w:before="240"/>
      <w:ind w:left="0"/>
      <w:jc w:val="both"/>
    </w:pPr>
  </w:style>
  <w:style w:type="paragraph" w:customStyle="1" w:styleId="references">
    <w:name w:val="references"/>
    <w:basedOn w:val="petit"/>
    <w:rsid w:val="009D31B2"/>
    <w:pPr>
      <w:spacing w:before="0" w:after="0"/>
      <w:ind w:left="238" w:hanging="238"/>
    </w:pPr>
  </w:style>
  <w:style w:type="paragraph" w:customStyle="1" w:styleId="figurecitation">
    <w:name w:val="figurecitation"/>
    <w:basedOn w:val="Normal"/>
    <w:rsid w:val="009D31B2"/>
    <w:pPr>
      <w:pBdr>
        <w:top w:val="single" w:sz="8" w:space="1" w:color="auto"/>
        <w:left w:val="single" w:sz="8" w:space="4" w:color="auto"/>
        <w:bottom w:val="single" w:sz="8" w:space="1" w:color="auto"/>
        <w:right w:val="single" w:sz="8" w:space="4" w:color="auto"/>
      </w:pBdr>
      <w:spacing w:after="200" w:line="276" w:lineRule="auto"/>
    </w:pPr>
    <w:rPr>
      <w:rFonts w:ascii="Arial" w:eastAsiaTheme="minorHAnsi" w:hAnsi="Arial" w:cstheme="minorBidi"/>
      <w:b/>
      <w:sz w:val="36"/>
      <w:szCs w:val="22"/>
    </w:rPr>
  </w:style>
  <w:style w:type="character" w:styleId="FollowedHyperlink">
    <w:name w:val="FollowedHyperlink"/>
    <w:uiPriority w:val="99"/>
    <w:unhideWhenUsed/>
    <w:rsid w:val="009D31B2"/>
    <w:rPr>
      <w:color w:val="800080"/>
      <w:u w:val="single"/>
    </w:rPr>
  </w:style>
  <w:style w:type="paragraph" w:styleId="CommentText">
    <w:name w:val="annotation text"/>
    <w:basedOn w:val="Normal"/>
    <w:link w:val="CommentTextChar"/>
    <w:unhideWhenUsed/>
    <w:rsid w:val="009D31B2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CommentTextChar">
    <w:name w:val="Comment Text Char"/>
    <w:basedOn w:val="DefaultParagraphFont"/>
    <w:link w:val="CommentText"/>
    <w:rsid w:val="009D31B2"/>
    <w:rPr>
      <w:rFonts w:asciiTheme="minorHAnsi" w:eastAsiaTheme="minorHAnsi" w:hAnsiTheme="minorHAnsi" w:cstheme="minorBidi"/>
      <w:sz w:val="22"/>
      <w:szCs w:val="22"/>
    </w:rPr>
  </w:style>
  <w:style w:type="paragraph" w:styleId="CommentSubject">
    <w:name w:val="annotation subject"/>
    <w:basedOn w:val="CommentText"/>
    <w:next w:val="CommentText"/>
    <w:link w:val="CommentSubjectChar"/>
    <w:unhideWhenUsed/>
    <w:rsid w:val="009D31B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9D31B2"/>
    <w:rPr>
      <w:rFonts w:asciiTheme="minorHAnsi" w:eastAsiaTheme="minorHAnsi" w:hAnsiTheme="minorHAnsi" w:cstheme="minorBidi"/>
      <w:b/>
      <w:bCs/>
      <w:sz w:val="22"/>
      <w:szCs w:val="22"/>
    </w:rPr>
  </w:style>
  <w:style w:type="character" w:customStyle="1" w:styleId="BalloonTextChar">
    <w:name w:val="Balloon Text Char"/>
    <w:basedOn w:val="DefaultParagraphFont"/>
    <w:link w:val="BalloonText"/>
    <w:rsid w:val="009D31B2"/>
    <w:rPr>
      <w:rFonts w:ascii="Tahoma" w:hAnsi="Tahoma" w:cs="Tahoma"/>
      <w:sz w:val="16"/>
      <w:szCs w:val="16"/>
    </w:rPr>
  </w:style>
  <w:style w:type="character" w:styleId="CommentReference">
    <w:name w:val="annotation reference"/>
    <w:unhideWhenUsed/>
    <w:rsid w:val="009D31B2"/>
    <w:rPr>
      <w:sz w:val="18"/>
      <w:szCs w:val="18"/>
    </w:rPr>
  </w:style>
  <w:style w:type="character" w:customStyle="1" w:styleId="gsct1">
    <w:name w:val="gs_ct1"/>
    <w:rsid w:val="009D31B2"/>
  </w:style>
  <w:style w:type="character" w:styleId="Emphasis">
    <w:name w:val="Emphasis"/>
    <w:uiPriority w:val="20"/>
    <w:qFormat/>
    <w:rsid w:val="009D31B2"/>
    <w:rPr>
      <w:i/>
      <w:iCs/>
    </w:rPr>
  </w:style>
  <w:style w:type="character" w:customStyle="1" w:styleId="highlight">
    <w:name w:val="highlight"/>
    <w:rsid w:val="009D31B2"/>
  </w:style>
  <w:style w:type="character" w:customStyle="1" w:styleId="citation">
    <w:name w:val="citation"/>
    <w:rsid w:val="009D31B2"/>
  </w:style>
  <w:style w:type="paragraph" w:styleId="Revision">
    <w:name w:val="Revision"/>
    <w:hidden/>
    <w:uiPriority w:val="71"/>
    <w:rsid w:val="009D31B2"/>
    <w:rPr>
      <w:rFonts w:asciiTheme="minorHAnsi" w:eastAsiaTheme="minorEastAsia" w:hAnsiTheme="minorHAnsi" w:cstheme="minorBidi"/>
      <w:sz w:val="24"/>
      <w:szCs w:val="24"/>
      <w:lang w:val="de-DE" w:eastAsia="de-DE"/>
    </w:rPr>
  </w:style>
  <w:style w:type="paragraph" w:styleId="ListBullet">
    <w:name w:val="List Bullet"/>
    <w:basedOn w:val="Normal"/>
    <w:uiPriority w:val="99"/>
    <w:unhideWhenUsed/>
    <w:rsid w:val="009D31B2"/>
    <w:pPr>
      <w:numPr>
        <w:numId w:val="14"/>
      </w:numPr>
      <w:spacing w:after="200" w:line="276" w:lineRule="auto"/>
      <w:contextualSpacing/>
    </w:pPr>
    <w:rPr>
      <w:rFonts w:asciiTheme="minorHAnsi" w:eastAsiaTheme="minorHAnsi" w:hAnsiTheme="minorHAnsi" w:cstheme="minorBidi"/>
      <w:sz w:val="22"/>
      <w:szCs w:val="22"/>
    </w:rPr>
  </w:style>
  <w:style w:type="character" w:styleId="PlaceholderText">
    <w:name w:val="Placeholder Text"/>
    <w:basedOn w:val="DefaultParagraphFont"/>
    <w:uiPriority w:val="99"/>
    <w:semiHidden/>
    <w:rsid w:val="009D31B2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9D31B2"/>
    <w:pPr>
      <w:spacing w:line="276" w:lineRule="auto"/>
      <w:jc w:val="center"/>
    </w:pPr>
    <w:rPr>
      <w:rFonts w:eastAsiaTheme="minorHAnsi" w:cs="Times"/>
      <w:noProof/>
      <w:szCs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D31B2"/>
    <w:rPr>
      <w:rFonts w:eastAsiaTheme="minorHAnsi" w:cs="Times"/>
      <w:noProof/>
      <w:sz w:val="24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9D31B2"/>
    <w:pPr>
      <w:spacing w:after="200"/>
      <w:jc w:val="both"/>
    </w:pPr>
    <w:rPr>
      <w:rFonts w:eastAsiaTheme="minorHAnsi" w:cs="Times"/>
      <w:noProof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9D31B2"/>
    <w:rPr>
      <w:rFonts w:eastAsiaTheme="minorHAnsi" w:cs="Times"/>
      <w:noProof/>
      <w:sz w:val="24"/>
      <w:szCs w:val="22"/>
    </w:rPr>
  </w:style>
  <w:style w:type="paragraph" w:styleId="NormalWeb">
    <w:name w:val="Normal (Web)"/>
    <w:basedOn w:val="Normal"/>
    <w:uiPriority w:val="99"/>
    <w:unhideWhenUsed/>
    <w:rsid w:val="00EB53E4"/>
    <w:pPr>
      <w:spacing w:before="100" w:beforeAutospacing="1" w:after="100" w:afterAutospacing="1"/>
    </w:pPr>
    <w:rPr>
      <w:rFonts w:ascii="Times New Roman" w:hAnsi="Times New Roman"/>
      <w:szCs w:val="24"/>
    </w:rPr>
  </w:style>
  <w:style w:type="paragraph" w:styleId="HTMLPreformatted">
    <w:name w:val="HTML Preformatted"/>
    <w:basedOn w:val="Normal"/>
    <w:link w:val="HTMLPreformattedChar"/>
    <w:rsid w:val="0080540C"/>
    <w:rPr>
      <w:rFonts w:ascii="Consolas" w:hAnsi="Consolas"/>
      <w:sz w:val="20"/>
    </w:rPr>
  </w:style>
  <w:style w:type="character" w:customStyle="1" w:styleId="HTMLPreformattedChar">
    <w:name w:val="HTML Preformatted Char"/>
    <w:basedOn w:val="DefaultParagraphFont"/>
    <w:link w:val="HTMLPreformatted"/>
    <w:rsid w:val="0080540C"/>
    <w:rPr>
      <w:rFonts w:ascii="Consolas" w:hAnsi="Consolas"/>
    </w:rPr>
  </w:style>
  <w:style w:type="character" w:customStyle="1" w:styleId="st">
    <w:name w:val="st"/>
    <w:basedOn w:val="DefaultParagraphFont"/>
    <w:rsid w:val="004868B5"/>
  </w:style>
  <w:style w:type="table" w:customStyle="1" w:styleId="TableGrid1">
    <w:name w:val="Table Grid1"/>
    <w:basedOn w:val="TableNormal"/>
    <w:next w:val="TableGrid"/>
    <w:uiPriority w:val="59"/>
    <w:rsid w:val="006B7A98"/>
    <w:rPr>
      <w:rFonts w:ascii="Calibri" w:eastAsia="Calibri" w:hAnsi="Calibri"/>
      <w:sz w:val="22"/>
      <w:szCs w:val="22"/>
      <w:lang w:val="de-C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6B7A98"/>
    <w:rPr>
      <w:rFonts w:ascii="Calibri" w:eastAsia="Calibri" w:hAnsi="Calibri"/>
      <w:sz w:val="22"/>
      <w:szCs w:val="22"/>
      <w:lang w:val="de-CH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68784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606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7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72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721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66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273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523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344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11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5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478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724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00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49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41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231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5D60CA6-C247-48D4-88DF-7F9F1F5D4A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7223</Words>
  <Characters>41176</Characters>
  <Application>Microsoft Office Word</Application>
  <DocSecurity>0</DocSecurity>
  <Lines>343</Lines>
  <Paragraphs>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2. CURRICULUM VITAE</vt:lpstr>
    </vt:vector>
  </TitlesOfParts>
  <Company>NYU Medical Center</Company>
  <LinksUpToDate>false</LinksUpToDate>
  <CharactersWithSpaces>483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2. CURRICULUM VITAE</dc:title>
  <dc:creator>The Skirball Institute</dc:creator>
  <cp:lastModifiedBy>Hubert Hilbi</cp:lastModifiedBy>
  <cp:revision>4</cp:revision>
  <cp:lastPrinted>2022-08-22T13:52:00Z</cp:lastPrinted>
  <dcterms:created xsi:type="dcterms:W3CDTF">2023-04-24T21:55:00Z</dcterms:created>
  <dcterms:modified xsi:type="dcterms:W3CDTF">2023-04-24T22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-1229685067</vt:i4>
  </property>
  <property fmtid="{D5CDD505-2E9C-101B-9397-08002B2CF9AE}" pid="3" name="_NewReviewCycle">
    <vt:lpwstr/>
  </property>
  <property fmtid="{D5CDD505-2E9C-101B-9397-08002B2CF9AE}" pid="4" name="_EmailSubject">
    <vt:lpwstr>Antrag UBS</vt:lpwstr>
  </property>
  <property fmtid="{D5CDD505-2E9C-101B-9397-08002B2CF9AE}" pid="5" name="_AuthorEmail">
    <vt:lpwstr>spirigt@micro.biol.ethz.ch</vt:lpwstr>
  </property>
  <property fmtid="{D5CDD505-2E9C-101B-9397-08002B2CF9AE}" pid="6" name="_AuthorEmailDisplayName">
    <vt:lpwstr>Spirig  Thomas</vt:lpwstr>
  </property>
  <property fmtid="{D5CDD505-2E9C-101B-9397-08002B2CF9AE}" pid="7" name="_ReviewingToolsShownOnce">
    <vt:lpwstr/>
  </property>
</Properties>
</file>